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A62D2" w14:textId="77777777" w:rsidR="00175851" w:rsidRDefault="00175851" w:rsidP="00A07FA0">
      <w:pPr>
        <w:pStyle w:val="PaperTitle"/>
      </w:pPr>
      <w:r>
        <w:br/>
      </w:r>
    </w:p>
    <w:p w14:paraId="7EFDE827" w14:textId="43728C66" w:rsidR="00175851" w:rsidRDefault="003A7E8C" w:rsidP="00A07FA0">
      <w:pPr>
        <w:pStyle w:val="PaperTitle"/>
      </w:pPr>
      <w:r>
        <w:t>Political Polarization and Media: A Case Study o</w:t>
      </w:r>
      <w:r w:rsidR="001C1B8A">
        <w:t>f</w:t>
      </w:r>
      <w:r w:rsidR="00277B7B">
        <w:t xml:space="preserve"> Turkey</w:t>
      </w:r>
    </w:p>
    <w:p w14:paraId="6DC02683" w14:textId="74A7B226" w:rsidR="00175851" w:rsidRPr="00D404D9" w:rsidRDefault="00F43F58" w:rsidP="00A07FA0">
      <w:pPr>
        <w:pStyle w:val="AuthorName"/>
        <w:rPr>
          <w:rFonts w:ascii="Times" w:hAnsi="Times"/>
        </w:rPr>
      </w:pPr>
      <w:proofErr w:type="spellStart"/>
      <w:r>
        <w:t>Talha</w:t>
      </w:r>
      <w:proofErr w:type="spellEnd"/>
      <w:r>
        <w:t xml:space="preserve"> Oz</w:t>
      </w:r>
    </w:p>
    <w:p w14:paraId="7F9263A6" w14:textId="4BFA40C4" w:rsidR="00CF1150" w:rsidRDefault="003A7E8C" w:rsidP="00A07FA0">
      <w:pPr>
        <w:pStyle w:val="AffiliationandAddress"/>
      </w:pPr>
      <w:r>
        <w:t>Computational Social Science, George Mason University</w:t>
      </w:r>
    </w:p>
    <w:p w14:paraId="2E05E572" w14:textId="19AFF29C" w:rsidR="00CF1150" w:rsidRDefault="00CF1150" w:rsidP="00A07FA0">
      <w:pPr>
        <w:pStyle w:val="AffiliationandAddress"/>
      </w:pPr>
      <w:r>
        <w:t>4400 University Drive, M</w:t>
      </w:r>
      <w:r w:rsidR="00486861">
        <w:t>S</w:t>
      </w:r>
      <w:r>
        <w:t>N 1J3, Fairfax, VA 22030</w:t>
      </w:r>
    </w:p>
    <w:p w14:paraId="33400FEB" w14:textId="5A9376DE" w:rsidR="00175851" w:rsidRDefault="003A7E8C" w:rsidP="00A07FA0">
      <w:pPr>
        <w:pStyle w:val="AffiliationandAddress"/>
      </w:pPr>
      <w:r>
        <w:t>toz</w:t>
      </w:r>
      <w:r w:rsidR="00B654F6">
        <w:t>@gmu.edu</w:t>
      </w:r>
      <w:r w:rsidR="00175851">
        <w:br/>
      </w:r>
    </w:p>
    <w:p w14:paraId="3BAF8B7B" w14:textId="1FC135A0" w:rsidR="00175851" w:rsidRDefault="00DC6755" w:rsidP="00E1005E">
      <w:pPr>
        <w:jc w:val="center"/>
      </w:pPr>
      <w:r>
        <w:t>~~~</w:t>
      </w:r>
      <w:r w:rsidR="00AF422D">
        <w:t xml:space="preserve"> </w:t>
      </w:r>
      <w:r w:rsidR="00070E5A">
        <w:t>Please do not cite</w:t>
      </w:r>
      <w:r w:rsidR="009620E4">
        <w:t xml:space="preserve"> without permission</w:t>
      </w:r>
      <w:r w:rsidR="00582264">
        <w:t>,</w:t>
      </w:r>
      <w:r w:rsidR="00070E5A">
        <w:t xml:space="preserve"> this is a draft copy</w:t>
      </w:r>
      <w:r>
        <w:t xml:space="preserve"> ~~~</w:t>
      </w:r>
    </w:p>
    <w:p w14:paraId="5886B0BE" w14:textId="77777777" w:rsidR="00175851" w:rsidRDefault="00175851" w:rsidP="00A07FA0"/>
    <w:p w14:paraId="423758AB" w14:textId="77777777" w:rsidR="00175851" w:rsidRDefault="00175851" w:rsidP="00A07FA0">
      <w:pPr>
        <w:sectPr w:rsidR="00175851" w:rsidSect="00953122">
          <w:type w:val="continuous"/>
          <w:pgSz w:w="12240" w:h="15840"/>
          <w:pgMar w:top="1080" w:right="1080" w:bottom="1800" w:left="1080" w:header="0" w:footer="0" w:gutter="0"/>
          <w:cols w:space="520"/>
          <w:titlePg/>
        </w:sectPr>
      </w:pPr>
    </w:p>
    <w:p w14:paraId="60516452" w14:textId="77777777" w:rsidR="00E041A8" w:rsidRDefault="00E041A8" w:rsidP="00A07FA0"/>
    <w:p w14:paraId="2D829394" w14:textId="77777777" w:rsidR="00E041A8" w:rsidRDefault="00E041A8" w:rsidP="00A07FA0">
      <w:pPr>
        <w:sectPr w:rsidR="00E041A8">
          <w:type w:val="continuous"/>
          <w:pgSz w:w="12240" w:h="15840"/>
          <w:pgMar w:top="-1080" w:right="1080" w:bottom="-1800" w:left="1080" w:header="0" w:footer="0" w:gutter="0"/>
          <w:cols w:space="520"/>
          <w:titlePg/>
        </w:sectPr>
      </w:pPr>
    </w:p>
    <w:p w14:paraId="05645CED" w14:textId="77777777" w:rsidR="00E041A8" w:rsidRDefault="00E041A8" w:rsidP="00A07FA0">
      <w:pPr>
        <w:pStyle w:val="AbstractHead"/>
      </w:pPr>
      <w:r>
        <w:lastRenderedPageBreak/>
        <w:t>Abstract</w:t>
      </w:r>
    </w:p>
    <w:p w14:paraId="4A76D63E" w14:textId="77E7EA09" w:rsidR="007921BA" w:rsidRDefault="00045C7F" w:rsidP="00DA1C97">
      <w:pPr>
        <w:pStyle w:val="AbstractText"/>
      </w:pPr>
      <w:bookmarkStart w:id="0" w:name="_GoBack"/>
      <w:r>
        <w:t xml:space="preserve">Political media bias </w:t>
      </w:r>
      <w:r w:rsidR="005C1714">
        <w:t xml:space="preserve">is an important problem in political communications literature. </w:t>
      </w:r>
      <w:r w:rsidR="00BD2423">
        <w:t xml:space="preserve">In this article, </w:t>
      </w:r>
      <w:r w:rsidR="00EA6DE8">
        <w:t xml:space="preserve">extending </w:t>
      </w:r>
      <w:r w:rsidR="00431727">
        <w:t>on</w:t>
      </w:r>
      <w:r w:rsidR="00657D4D">
        <w:t xml:space="preserve"> the</w:t>
      </w:r>
      <w:r w:rsidR="00431727">
        <w:t xml:space="preserve"> </w:t>
      </w:r>
      <w:r w:rsidR="00D36FA9">
        <w:t xml:space="preserve">selective exposure theory </w:t>
      </w:r>
      <w:r w:rsidR="00FB2666">
        <w:t>by</w:t>
      </w:r>
      <w:r w:rsidR="00D36FA9">
        <w:t xml:space="preserve"> publicly available social media data</w:t>
      </w:r>
      <w:r w:rsidR="005C1714">
        <w:t xml:space="preserve">, </w:t>
      </w:r>
      <w:r w:rsidR="00C83BE2">
        <w:t>I first propose an audience similarity metric for news organizations. Then by adopting a network theoretic</w:t>
      </w:r>
      <w:r w:rsidR="00465C42">
        <w:t>al</w:t>
      </w:r>
      <w:r w:rsidR="00C83BE2">
        <w:t xml:space="preserve"> approach I provide a computational framework for inferring media groups at different granularities. </w:t>
      </w:r>
      <w:r w:rsidR="00F57728">
        <w:t>Furthermore</w:t>
      </w:r>
      <w:r w:rsidR="00C83BE2">
        <w:t>,</w:t>
      </w:r>
      <w:r w:rsidR="00F57728">
        <w:t xml:space="preserve"> a novel method</w:t>
      </w:r>
      <w:r w:rsidR="00C83BE2">
        <w:t xml:space="preserve"> </w:t>
      </w:r>
      <w:r w:rsidR="00F57728">
        <w:t xml:space="preserve">for calculating </w:t>
      </w:r>
      <w:r w:rsidR="00C83BE2">
        <w:t>media-party parallelism</w:t>
      </w:r>
      <w:r w:rsidR="00F57728">
        <w:t xml:space="preserve"> </w:t>
      </w:r>
      <w:r w:rsidR="00DA1C97">
        <w:t xml:space="preserve">(MPP) </w:t>
      </w:r>
      <w:r w:rsidR="00F57728">
        <w:t>using social media is introduced</w:t>
      </w:r>
      <w:r w:rsidR="002B0CC1">
        <w:t xml:space="preserve">. </w:t>
      </w:r>
      <w:r w:rsidR="003C4299">
        <w:t xml:space="preserve">To </w:t>
      </w:r>
      <w:r w:rsidR="00C70857">
        <w:t>evaluate</w:t>
      </w:r>
      <w:r w:rsidR="003C4299">
        <w:t xml:space="preserve"> the robustness of the methods</w:t>
      </w:r>
      <w:r w:rsidR="00C70857">
        <w:t xml:space="preserve"> better</w:t>
      </w:r>
      <w:r w:rsidR="003C4299">
        <w:t xml:space="preserve">, a country whose media </w:t>
      </w:r>
      <w:r w:rsidR="00040D87">
        <w:t xml:space="preserve">system </w:t>
      </w:r>
      <w:r w:rsidR="003C4299">
        <w:t xml:space="preserve">is known to have </w:t>
      </w:r>
      <w:r w:rsidR="00620E54" w:rsidRPr="00620E54">
        <w:t>a high degree of polarized pluralism and political parallelism</w:t>
      </w:r>
      <w:r w:rsidR="00C70857">
        <w:t xml:space="preserve"> is chosen</w:t>
      </w:r>
      <w:r w:rsidR="00EF5F3B">
        <w:t xml:space="preserve"> as a test case</w:t>
      </w:r>
      <w:r w:rsidR="00620E54" w:rsidRPr="00620E54">
        <w:t>.</w:t>
      </w:r>
      <w:r w:rsidR="00097B25">
        <w:t xml:space="preserve"> </w:t>
      </w:r>
      <w:r w:rsidR="00EF5F3B">
        <w:t>For that matter, t</w:t>
      </w:r>
      <w:r w:rsidR="005A6542">
        <w:t>wo kinds of observati</w:t>
      </w:r>
      <w:r w:rsidR="002B0CC1">
        <w:t xml:space="preserve">onal datasets </w:t>
      </w:r>
      <w:r w:rsidR="003C4299">
        <w:t xml:space="preserve">of Turkey </w:t>
      </w:r>
      <w:r w:rsidR="00EF5F3B">
        <w:t xml:space="preserve">is compiled </w:t>
      </w:r>
      <w:r w:rsidR="003C4299">
        <w:t>using Twitter API:</w:t>
      </w:r>
      <w:r w:rsidR="005A6542" w:rsidRPr="00620E54">
        <w:t xml:space="preserve"> </w:t>
      </w:r>
      <w:r w:rsidR="003C4299">
        <w:t>t</w:t>
      </w:r>
      <w:r w:rsidR="005A6542" w:rsidRPr="00620E54">
        <w:t xml:space="preserve">he first being the news audience dataset </w:t>
      </w:r>
      <w:r w:rsidR="005A6542">
        <w:t>and t</w:t>
      </w:r>
      <w:r w:rsidR="005A6542" w:rsidRPr="00620E54">
        <w:t xml:space="preserve">he second </w:t>
      </w:r>
      <w:r w:rsidR="005A6542">
        <w:t xml:space="preserve">one </w:t>
      </w:r>
      <w:r w:rsidR="00852D2D">
        <w:t>relating</w:t>
      </w:r>
      <w:r w:rsidR="005A6542" w:rsidRPr="00620E54">
        <w:t xml:space="preserve"> to the political audience</w:t>
      </w:r>
      <w:r w:rsidR="005A6542">
        <w:t>.</w:t>
      </w:r>
      <w:r w:rsidR="002B0CC1">
        <w:t xml:space="preserve"> </w:t>
      </w:r>
      <w:r w:rsidR="00F57728">
        <w:t>In particular, b</w:t>
      </w:r>
      <w:r w:rsidR="00EF5F3B">
        <w:t xml:space="preserve">y collecting data before and after two major developments in Turkish politics, their </w:t>
      </w:r>
      <w:r w:rsidR="00F57728">
        <w:t>effects to the media system are</w:t>
      </w:r>
      <w:r w:rsidR="00EF5F3B">
        <w:t xml:space="preserve"> investigated.</w:t>
      </w:r>
      <w:r w:rsidR="00DA1C97">
        <w:t xml:space="preserve"> </w:t>
      </w:r>
      <w:r w:rsidR="00445A22">
        <w:t xml:space="preserve">First, </w:t>
      </w:r>
      <w:r w:rsidR="00DA1C97">
        <w:t xml:space="preserve">algorithmically identified </w:t>
      </w:r>
      <w:r w:rsidR="001C6730" w:rsidRPr="00620E54">
        <w:t xml:space="preserve">media clusters </w:t>
      </w:r>
      <w:r w:rsidR="00B945B4">
        <w:t xml:space="preserve">at different scales help explain the </w:t>
      </w:r>
      <w:r w:rsidR="007D2165">
        <w:t>diversity</w:t>
      </w:r>
      <w:r w:rsidR="00B945B4">
        <w:t xml:space="preserve"> </w:t>
      </w:r>
      <w:r w:rsidR="00445A22">
        <w:t xml:space="preserve">in researchers’ categorizations </w:t>
      </w:r>
      <w:r w:rsidR="00B945B4">
        <w:t>of</w:t>
      </w:r>
      <w:r w:rsidR="00445A22">
        <w:t xml:space="preserve"> </w:t>
      </w:r>
      <w:r w:rsidR="007D2165">
        <w:t xml:space="preserve">the </w:t>
      </w:r>
      <w:r w:rsidR="00445A22">
        <w:t>Turkish media organizations</w:t>
      </w:r>
      <w:r w:rsidR="001C6730" w:rsidRPr="00620E54">
        <w:t xml:space="preserve">. </w:t>
      </w:r>
      <w:r w:rsidR="00DA1C97">
        <w:t>Second,</w:t>
      </w:r>
      <w:r w:rsidR="001C6730" w:rsidRPr="00620E54">
        <w:t xml:space="preserve"> </w:t>
      </w:r>
      <w:r w:rsidR="00DA1C97">
        <w:t>through MPP</w:t>
      </w:r>
      <w:r w:rsidR="001C6730" w:rsidRPr="00620E54">
        <w:t xml:space="preserve"> analysis </w:t>
      </w:r>
      <w:r w:rsidR="001C6730">
        <w:t>I</w:t>
      </w:r>
      <w:r w:rsidR="001C6730" w:rsidRPr="00620E54">
        <w:t xml:space="preserve"> show that </w:t>
      </w:r>
      <w:r w:rsidR="00445A22">
        <w:t>outlet</w:t>
      </w:r>
      <w:r w:rsidR="001C6730" w:rsidRPr="00620E54">
        <w:t xml:space="preserve"> preferences of </w:t>
      </w:r>
      <w:r w:rsidR="0020489D">
        <w:t xml:space="preserve">Turkish </w:t>
      </w:r>
      <w:r w:rsidR="001C6730" w:rsidRPr="00620E54">
        <w:t>parties are quite different from one another</w:t>
      </w:r>
      <w:r w:rsidR="007D2165">
        <w:t>, and identified an inverse correlation between the ruling party and the main opposition party</w:t>
      </w:r>
      <w:r w:rsidR="001C6730" w:rsidRPr="00620E54">
        <w:t xml:space="preserve">. </w:t>
      </w:r>
      <w:r w:rsidR="00BD2423">
        <w:t xml:space="preserve">Findings </w:t>
      </w:r>
      <w:r w:rsidR="0020489D">
        <w:t xml:space="preserve">regarding MPP </w:t>
      </w:r>
      <w:r w:rsidR="00BD2423">
        <w:t xml:space="preserve">are </w:t>
      </w:r>
      <w:r w:rsidR="00B9170A">
        <w:t xml:space="preserve">not only verified by comparing the measurements before and after the </w:t>
      </w:r>
      <w:r w:rsidR="00DA58C7">
        <w:t xml:space="preserve">major </w:t>
      </w:r>
      <w:r w:rsidR="0020489D">
        <w:t>developments</w:t>
      </w:r>
      <w:r w:rsidR="00B9170A">
        <w:t xml:space="preserve"> as a longitudinal study, but also validated </w:t>
      </w:r>
      <w:r w:rsidR="00BD2423">
        <w:t xml:space="preserve">by the results of </w:t>
      </w:r>
      <w:r w:rsidR="00C73083">
        <w:t xml:space="preserve">cross-sectional </w:t>
      </w:r>
      <w:r w:rsidR="00BD2423">
        <w:t>surveys.</w:t>
      </w:r>
      <w:r w:rsidR="005C1714">
        <w:t xml:space="preserve"> </w:t>
      </w:r>
      <w:r w:rsidR="00F6716D" w:rsidRPr="00620E54">
        <w:t>Finally, interactive visualizations are created</w:t>
      </w:r>
      <w:r w:rsidR="00F6716D">
        <w:t xml:space="preserve"> to facilitate the </w:t>
      </w:r>
      <w:r w:rsidR="00F6716D" w:rsidRPr="00620E54">
        <w:t>interpret</w:t>
      </w:r>
      <w:r w:rsidR="00F6716D">
        <w:t xml:space="preserve">ation of the results and </w:t>
      </w:r>
      <w:r w:rsidR="002B0CC1">
        <w:t xml:space="preserve">to </w:t>
      </w:r>
      <w:r w:rsidR="00F6716D">
        <w:t>highlight the findings</w:t>
      </w:r>
      <w:r w:rsidR="0020489D">
        <w:t>.</w:t>
      </w:r>
    </w:p>
    <w:bookmarkEnd w:id="0"/>
    <w:p w14:paraId="1B133561" w14:textId="4C05E62F" w:rsidR="00E041A8" w:rsidRPr="00D376AC" w:rsidRDefault="002D65EF" w:rsidP="007921BA">
      <w:pPr>
        <w:pStyle w:val="Heading1"/>
        <w:rPr>
          <w:i/>
        </w:rPr>
      </w:pPr>
      <w:r w:rsidRPr="00424664">
        <w:t>Introduction</w:t>
      </w:r>
      <w:r w:rsidR="00E041A8" w:rsidRPr="00D376AC">
        <w:rPr>
          <w:rFonts w:ascii="New York" w:hAnsi="New York"/>
          <w:i/>
          <w:position w:val="6"/>
          <w:sz w:val="18"/>
        </w:rPr>
        <w:footnoteReference w:customMarkFollows="1" w:id="1"/>
        <w:t xml:space="preserve"> </w:t>
      </w:r>
      <w:r w:rsidR="00E041A8" w:rsidRPr="00D376AC">
        <w:rPr>
          <w:i/>
        </w:rPr>
        <w:t xml:space="preserve"> </w:t>
      </w:r>
    </w:p>
    <w:p w14:paraId="44D3C1B1" w14:textId="4D1DA3D3" w:rsidR="00F242FA" w:rsidRDefault="00514E3D" w:rsidP="00680746">
      <w:pPr>
        <w:pStyle w:val="Text"/>
      </w:pPr>
      <w:r>
        <w:t>Media plays an important role in democracies by acting as a watchdog</w:t>
      </w:r>
      <w:r w:rsidR="00A606BF">
        <w:t xml:space="preserve"> of the powerful</w:t>
      </w:r>
      <w:r>
        <w:t>, a gatekeeper for disseminating valuable information,</w:t>
      </w:r>
      <w:r w:rsidR="00A606BF">
        <w:t xml:space="preserve"> a fact checker,</w:t>
      </w:r>
      <w:r w:rsidR="003B4CE9">
        <w:t xml:space="preserve"> and</w:t>
      </w:r>
      <w:r w:rsidR="00A606BF">
        <w:t xml:space="preserve"> </w:t>
      </w:r>
      <w:r>
        <w:t xml:space="preserve">a civic forum reflecting cultural interests and trends. </w:t>
      </w:r>
      <w:r w:rsidR="00A606BF">
        <w:t>Yet, measuring its performance is not easy.</w:t>
      </w:r>
      <w:r w:rsidR="00364BBD">
        <w:t xml:space="preserve"> In this study, </w:t>
      </w:r>
      <w:r w:rsidR="00710EB7">
        <w:t xml:space="preserve">extending </w:t>
      </w:r>
      <w:r w:rsidR="008A717E">
        <w:t xml:space="preserve">on </w:t>
      </w:r>
      <w:r w:rsidR="00710EB7">
        <w:t>the well-establ</w:t>
      </w:r>
      <w:r w:rsidR="003B1CC4">
        <w:t xml:space="preserve">ished selective exposure theory </w:t>
      </w:r>
      <w:r w:rsidR="003B1CC4">
        <w:fldChar w:fldCharType="begin"/>
      </w:r>
      <w:r w:rsidR="003B1CC4">
        <w:instrText xml:space="preserve"> ADDIN ZOTERO_ITEM CSL_CITATION {"citationID":"XcjCy38d","properties":{"formattedCitation":"(Sears and Freedman 1967)","plainCitation":"(Sears and Freedman 1967)"},"citationItems":[{"id":4749,"uris":["http://zotero.org/users/1786553/items/FQNQ2P4W"],"uri":["http://zotero.org/users/1786553/items/FQNQ2P4W"],"itemData":{"id":4749,"type":"article-journal","title":"Selective Exposure to Information: A Critical Review","container-title":"The Public Opinion Quarterly","page":"194-213","volume":"31","issue":"2","source":"JSTOR","abstract":"This study reviews the literature on selective exposure to information and re-analyzes prevalent theories by pointing up existing knowledge regarding the extent to which communication bias and attitude bias actually correlate, and by considering other factors than attitude bias that might account for selectivity. If attitude bias is not a prime cause of selectivity, what about the desire for supportive information, for useful information, for relief from cognitive dissonance, and many other factors?","ISSN":"0033-362X","shortTitle":"Selective Exposure to Information","journalAbbreviation":"The Public Opinion Quarterly","author":[{"family":"Sears","given":"David O."},{"family":"Freedman","given":"Jonathan L."}],"issued":{"date-parts":[["1967",7,1]]},"accessed":{"date-parts":[["2015",7,24]]}}}],"schema":"https://github.com/citation-style-language/schema/raw/master/csl-citation.json"} </w:instrText>
      </w:r>
      <w:r w:rsidR="003B1CC4">
        <w:fldChar w:fldCharType="separate"/>
      </w:r>
      <w:r w:rsidR="003B1CC4">
        <w:rPr>
          <w:noProof/>
        </w:rPr>
        <w:t xml:space="preserve">(Sears and </w:t>
      </w:r>
      <w:r w:rsidR="003B1CC4">
        <w:rPr>
          <w:noProof/>
        </w:rPr>
        <w:lastRenderedPageBreak/>
        <w:t>Freedman 1967)</w:t>
      </w:r>
      <w:r w:rsidR="003B1CC4">
        <w:fldChar w:fldCharType="end"/>
      </w:r>
      <w:r w:rsidR="003B1CC4">
        <w:t xml:space="preserve"> </w:t>
      </w:r>
      <w:r w:rsidR="00D36FA9">
        <w:t>by</w:t>
      </w:r>
      <w:r w:rsidR="00710EB7">
        <w:t xml:space="preserve"> publicly available social media data, </w:t>
      </w:r>
      <w:r w:rsidR="008A717E">
        <w:t xml:space="preserve">I first propose an audience similarity metric for news organizations. Then by adopting a network theoretical approach I provide a computational framework for inferring </w:t>
      </w:r>
      <w:proofErr w:type="spellStart"/>
      <w:r w:rsidR="008A717E">
        <w:t>i</w:t>
      </w:r>
      <w:proofErr w:type="spellEnd"/>
      <w:r w:rsidR="008A717E">
        <w:t>) relative positions of news organizations, and ii) media groups at different granularities. Furthermore, a novel method for calculating media-party parallelism (MPP) using social media is introduced</w:t>
      </w:r>
      <w:r w:rsidR="00852D2D">
        <w:t>.</w:t>
      </w:r>
      <w:r w:rsidR="00710EB7">
        <w:t xml:space="preserve"> More specifically, c</w:t>
      </w:r>
      <w:r w:rsidR="00F242FA">
        <w:t>o</w:t>
      </w:r>
      <w:r w:rsidR="0077252E">
        <w:t>ntribution of this work is two</w:t>
      </w:r>
      <w:r w:rsidR="00852D2D">
        <w:t>fold</w:t>
      </w:r>
      <w:r w:rsidR="00F242FA">
        <w:t>:</w:t>
      </w:r>
    </w:p>
    <w:p w14:paraId="38392975" w14:textId="1600CFCE" w:rsidR="00710EB7" w:rsidRDefault="00277046" w:rsidP="00710EB7">
      <w:pPr>
        <w:pStyle w:val="Text"/>
        <w:numPr>
          <w:ilvl w:val="0"/>
          <w:numId w:val="1"/>
        </w:numPr>
      </w:pPr>
      <w:r>
        <w:t>By constructing a</w:t>
      </w:r>
      <w:r w:rsidR="00710EB7">
        <w:t xml:space="preserve"> </w:t>
      </w:r>
      <w:r w:rsidR="00FB4541">
        <w:t>network of audience similarity of Turkish media,</w:t>
      </w:r>
      <w:r w:rsidR="008A717E">
        <w:t xml:space="preserve"> </w:t>
      </w:r>
      <w:proofErr w:type="spellStart"/>
      <w:r>
        <w:t>i</w:t>
      </w:r>
      <w:proofErr w:type="spellEnd"/>
      <w:r>
        <w:t xml:space="preserve">) </w:t>
      </w:r>
      <w:r w:rsidR="008A717E">
        <w:t>their</w:t>
      </w:r>
      <w:r w:rsidR="00FB4541">
        <w:t xml:space="preserve"> </w:t>
      </w:r>
      <w:r w:rsidR="008A717E">
        <w:t xml:space="preserve">relative positions </w:t>
      </w:r>
      <w:r>
        <w:t xml:space="preserve">are </w:t>
      </w:r>
      <w:r w:rsidR="009A2342">
        <w:t>visualize</w:t>
      </w:r>
      <w:r w:rsidR="00FB4541">
        <w:t>d</w:t>
      </w:r>
      <w:r>
        <w:t>,</w:t>
      </w:r>
      <w:r w:rsidR="00FB4541">
        <w:t xml:space="preserve"> and</w:t>
      </w:r>
      <w:r>
        <w:t xml:space="preserve"> ii)</w:t>
      </w:r>
      <w:r w:rsidR="00FB4541">
        <w:t xml:space="preserve"> </w:t>
      </w:r>
      <w:r>
        <w:t>the sub communities</w:t>
      </w:r>
      <w:r w:rsidR="00FB4541">
        <w:t xml:space="preserve"> within </w:t>
      </w:r>
      <w:r>
        <w:t xml:space="preserve">the network </w:t>
      </w:r>
      <w:r w:rsidR="00C324AC">
        <w:t xml:space="preserve">are </w:t>
      </w:r>
      <w:r w:rsidR="00FB4541">
        <w:t>discovered</w:t>
      </w:r>
      <w:r w:rsidR="00710EB7">
        <w:t xml:space="preserve"> </w:t>
      </w:r>
      <w:r w:rsidR="00852D2D">
        <w:t xml:space="preserve">by </w:t>
      </w:r>
      <w:r w:rsidR="00C62927">
        <w:t>exploiting</w:t>
      </w:r>
      <w:r w:rsidR="00710EB7">
        <w:t xml:space="preserve"> </w:t>
      </w:r>
      <w:r w:rsidR="00C62927">
        <w:t>an entire set of their public Twitter subscribers</w:t>
      </w:r>
    </w:p>
    <w:p w14:paraId="21B8BB68" w14:textId="4699CF38" w:rsidR="00C324AC" w:rsidRDefault="00C324AC" w:rsidP="00C324AC">
      <w:pPr>
        <w:pStyle w:val="Text"/>
        <w:numPr>
          <w:ilvl w:val="0"/>
          <w:numId w:val="1"/>
        </w:numPr>
      </w:pPr>
      <w:r>
        <w:t>Media-party parallelism is measured for Turkish media outlets and political parties before and after two major political developments in Turkey</w:t>
      </w:r>
    </w:p>
    <w:p w14:paraId="77AA11BF" w14:textId="0E8321E2" w:rsidR="00D46D0A" w:rsidRDefault="00D46D0A" w:rsidP="00D46D0A">
      <w:pPr>
        <w:pStyle w:val="Text"/>
      </w:pPr>
      <w:r>
        <w:t xml:space="preserve">To the best of my knowledge, this is the first study </w:t>
      </w:r>
      <w:r w:rsidR="00852D2D">
        <w:t>to use</w:t>
      </w:r>
      <w:r>
        <w:t xml:space="preserve"> computational methods along w</w:t>
      </w:r>
      <w:r w:rsidR="00EB1847">
        <w:t xml:space="preserve">ith social media data to infer </w:t>
      </w:r>
      <w:r w:rsidR="00C324AC">
        <w:t xml:space="preserve">media groupings </w:t>
      </w:r>
      <w:r>
        <w:t xml:space="preserve">as well as </w:t>
      </w:r>
      <w:r w:rsidR="00C324AC">
        <w:t xml:space="preserve">media-party parallelism </w:t>
      </w:r>
      <w:r>
        <w:t xml:space="preserve">in a </w:t>
      </w:r>
      <w:r w:rsidR="009633EB">
        <w:t>multi-party system</w:t>
      </w:r>
      <w:r>
        <w:t>.</w:t>
      </w:r>
    </w:p>
    <w:p w14:paraId="3EE111D8" w14:textId="40073A68" w:rsidR="00562DF7" w:rsidRDefault="00562DF7" w:rsidP="00A07FA0">
      <w:pPr>
        <w:pStyle w:val="Heading2"/>
      </w:pPr>
      <w:r>
        <w:t>Twitter</w:t>
      </w:r>
      <w:r w:rsidR="0065110C">
        <w:t xml:space="preserve"> and Traditional News Agencies</w:t>
      </w:r>
    </w:p>
    <w:p w14:paraId="2A2561CC" w14:textId="08258E57" w:rsidR="00C67D3C" w:rsidRDefault="000320C4" w:rsidP="00A07FA0">
      <w:pPr>
        <w:pStyle w:val="Text"/>
      </w:pPr>
      <w:r>
        <w:t xml:space="preserve">Twitter </w:t>
      </w:r>
      <w:r w:rsidR="00316AE3">
        <w:t xml:space="preserve">is a </w:t>
      </w:r>
      <w:r w:rsidR="00414738">
        <w:t xml:space="preserve">popular </w:t>
      </w:r>
      <w:r w:rsidR="00316AE3">
        <w:t xml:space="preserve">microblog platform where its users form an </w:t>
      </w:r>
      <w:r w:rsidR="00D028EB">
        <w:t xml:space="preserve">interest </w:t>
      </w:r>
      <w:r w:rsidR="00316AE3">
        <w:t>network, i.e. s</w:t>
      </w:r>
      <w:r w:rsidR="00D028EB">
        <w:t xml:space="preserve">omeone who is interested in the </w:t>
      </w:r>
      <w:r w:rsidR="00145580" w:rsidRPr="00145580">
        <w:rPr>
          <w:i/>
        </w:rPr>
        <w:t>tweets</w:t>
      </w:r>
      <w:r w:rsidR="00145580">
        <w:t xml:space="preserve"> (microblog </w:t>
      </w:r>
      <w:r w:rsidR="00D028EB">
        <w:t>posts</w:t>
      </w:r>
      <w:r w:rsidR="00145580">
        <w:t>)</w:t>
      </w:r>
      <w:r w:rsidR="00D028EB">
        <w:t xml:space="preserve"> of others can follo</w:t>
      </w:r>
      <w:r w:rsidR="00316AE3">
        <w:t>w them without a reciprocal interest.</w:t>
      </w:r>
      <w:r w:rsidR="008745AA">
        <w:t xml:space="preserve"> </w:t>
      </w:r>
      <w:r w:rsidR="009F418B">
        <w:t>In addition to its popularity</w:t>
      </w:r>
      <w:r w:rsidR="00D01405">
        <w:t xml:space="preserve"> and </w:t>
      </w:r>
      <w:r w:rsidR="00864E19">
        <w:t>live coverage skills</w:t>
      </w:r>
      <w:r w:rsidR="009F418B">
        <w:t xml:space="preserve">, </w:t>
      </w:r>
      <w:r w:rsidR="00D01405">
        <w:t>this</w:t>
      </w:r>
      <w:r w:rsidR="009F418B">
        <w:t xml:space="preserve"> interest/follower relationship makes</w:t>
      </w:r>
      <w:r w:rsidR="00142574">
        <w:t xml:space="preserve"> </w:t>
      </w:r>
      <w:proofErr w:type="gramStart"/>
      <w:r w:rsidR="00142574">
        <w:t>Twitter</w:t>
      </w:r>
      <w:proofErr w:type="gramEnd"/>
      <w:r w:rsidR="00142574">
        <w:t xml:space="preserve"> a great tool for </w:t>
      </w:r>
      <w:r w:rsidR="00C053A6">
        <w:t>outreach</w:t>
      </w:r>
      <w:r w:rsidR="009F6BBD">
        <w:t xml:space="preserve"> purposes</w:t>
      </w:r>
      <w:r w:rsidR="00142574">
        <w:t>.</w:t>
      </w:r>
      <w:r w:rsidR="00C67D3C">
        <w:t xml:space="preserve"> Therefore, traditional news media sources are early adapters of Twitter and their subscribers have been ever increasing</w:t>
      </w:r>
      <w:r w:rsidR="00C67D3C" w:rsidRPr="00686AE7">
        <w:rPr>
          <w:rStyle w:val="FootnoteReference"/>
        </w:rPr>
        <w:footnoteReference w:id="2"/>
      </w:r>
      <w:r w:rsidR="00C67D3C">
        <w:t xml:space="preserve">. </w:t>
      </w:r>
      <w:r w:rsidR="0065110C">
        <w:t xml:space="preserve">How news organizations </w:t>
      </w:r>
      <w:r w:rsidR="0036380E">
        <w:t>use</w:t>
      </w:r>
      <w:r w:rsidR="0065110C">
        <w:t xml:space="preserve"> Twitter, decide on what to tweet or how </w:t>
      </w:r>
      <w:r w:rsidR="0065110C">
        <w:fldChar w:fldCharType="begin"/>
      </w:r>
      <w:r w:rsidR="0065110C">
        <w:instrText xml:space="preserve"> ADDIN ZOTERO_ITEM CSL_CITATION {"citationID":"DPvxHAfe","properties":{"formattedCitation":"(Armstrong and Gao 2010; Thrall, Armstrong, and Oz 2015)","plainCitation":"(Armstrong and Gao 2010; Thrall, Armstrong, and Oz 2015)"},"citationItems":[{"id":4670,"uris":["http://zotero.org/users/1786553/items/5SK8J4KQ"],"uri":["http://zotero.org/users/1786553/items/5SK8J4KQ"],"itemData":{"id":4670,"type":"article-journal","title":"Now Tweet This How News Organizations Use Twitter","container-title":"Electronic News","page":"218-235","volume":"4","issue":"4","source":"enx.sagepub.com","abstract":"This content analysis examined how Twitter is used as a content dissemination tool within the news industry. Using Gans' conception of news values as a theoretical framework, this study looked at tweets of nine news organizations during a 4-month period to determine how individuals, links, news headlines and subject areas were employed within the 140-character limits. Results indicated that regional media tended to differ in Twitter usage from both local and national media and that broadcast news agencies were more likely to tweet multimedia packages than were print-based organizations. Crime and public affairs were the most tweeted topics. Implications of results were discussed.","DOI":"10.1177/1931243110389457","ISSN":"1931-2431, 1931-244X","journalAbbreviation":"Electronic News","language":"en","author":[{"family":"Armstrong","given":"Cory L."},{"family":"Gao","given":"Fangfang"}],"issued":{"date-parts":[["2010",12,1]]},"accessed":{"date-parts":[["2015",7,20]]}}},{"id":4681,"uris":["http://zotero.org/users/1786553/items/ESG5F942"],"uri":["http://zotero.org/users/1786553/items/ESG5F942"],"itemData":{"id":4681,"type":"paper-conference","title":"Circle of Doom? How the Public Shapes the Public Sphere","container-title":"APSA 2015","author":[{"family":"Thrall","given":"Trevor"},{"family":"Armstrong","given":"Andrew"},{"family":"Oz","given":"Talha"}],"issued":{"date-parts":[["2015"]]}}}],"schema":"https://github.com/citation-style-language/schema/raw/master/csl-citation.json"} </w:instrText>
      </w:r>
      <w:r w:rsidR="0065110C">
        <w:fldChar w:fldCharType="separate"/>
      </w:r>
      <w:r w:rsidR="0065110C">
        <w:rPr>
          <w:noProof/>
        </w:rPr>
        <w:t>(Armstrong and Gao 2010; Thrall, Armstrong, and Oz 2015)</w:t>
      </w:r>
      <w:r w:rsidR="0065110C">
        <w:fldChar w:fldCharType="end"/>
      </w:r>
      <w:r w:rsidR="0065110C">
        <w:t xml:space="preserve"> is out of scope of this paper, </w:t>
      </w:r>
      <w:r w:rsidR="00C36DCB">
        <w:t xml:space="preserve">but </w:t>
      </w:r>
      <w:r w:rsidR="00686AE7">
        <w:t xml:space="preserve">simply put, </w:t>
      </w:r>
      <w:r w:rsidR="0036380E">
        <w:t xml:space="preserve">the common practice regarding the format of </w:t>
      </w:r>
      <w:r w:rsidR="0036380E">
        <w:lastRenderedPageBreak/>
        <w:t xml:space="preserve">the tweets is that </w:t>
      </w:r>
      <w:r w:rsidR="0036380E" w:rsidRPr="0036380E">
        <w:t xml:space="preserve">along with </w:t>
      </w:r>
      <w:r w:rsidR="00C36DCB">
        <w:t>a</w:t>
      </w:r>
      <w:r w:rsidR="0036380E" w:rsidRPr="0036380E">
        <w:t xml:space="preserve"> story/article title they usually share an image and a link to the corresponding news webpage</w:t>
      </w:r>
      <w:r w:rsidR="00846B16">
        <w:t xml:space="preserve"> on their own </w:t>
      </w:r>
      <w:r w:rsidR="000F6531">
        <w:t>web</w:t>
      </w:r>
      <w:r w:rsidR="00846B16">
        <w:t>site</w:t>
      </w:r>
      <w:r w:rsidR="0036380E" w:rsidRPr="0036380E">
        <w:t>.</w:t>
      </w:r>
      <w:r w:rsidR="0036380E">
        <w:t xml:space="preserve"> In this study, </w:t>
      </w:r>
      <w:r w:rsidR="00846B16">
        <w:t>based on the assumption that online subscribers of a part</w:t>
      </w:r>
      <w:r w:rsidR="0054251B">
        <w:t>icular news media also prefer that source</w:t>
      </w:r>
      <w:r w:rsidR="00846B16">
        <w:t xml:space="preserve"> over the others in </w:t>
      </w:r>
      <w:r w:rsidR="007D1CEB">
        <w:t>its original format (be it a newspaper or a broadcast media)</w:t>
      </w:r>
      <w:r w:rsidR="00846B16">
        <w:t xml:space="preserve"> </w:t>
      </w:r>
      <w:r w:rsidR="00561298">
        <w:t>-</w:t>
      </w:r>
      <w:r w:rsidR="00D94CC8">
        <w:t xml:space="preserve">in other words </w:t>
      </w:r>
      <w:r w:rsidR="007D1CEB">
        <w:t xml:space="preserve">assuming </w:t>
      </w:r>
      <w:r w:rsidR="00D94CC8">
        <w:t xml:space="preserve">that </w:t>
      </w:r>
      <w:r w:rsidR="007D1CEB">
        <w:t xml:space="preserve">online and </w:t>
      </w:r>
      <w:r w:rsidR="00846B16">
        <w:t>offline audience profile being similar</w:t>
      </w:r>
      <w:r w:rsidR="00561298">
        <w:t>-</w:t>
      </w:r>
      <w:r w:rsidR="00846B16">
        <w:t xml:space="preserve"> </w:t>
      </w:r>
      <w:r w:rsidR="0065110C">
        <w:t>I am rather interested in who their subscribers are.</w:t>
      </w:r>
    </w:p>
    <w:p w14:paraId="12C9E578" w14:textId="568DC104" w:rsidR="00687BB1" w:rsidRDefault="00C67D3C" w:rsidP="00A07FA0">
      <w:pPr>
        <w:pStyle w:val="Text"/>
      </w:pPr>
      <w:r>
        <w:tab/>
      </w:r>
      <w:r w:rsidR="0027492D">
        <w:t xml:space="preserve">According to a recent survey </w:t>
      </w:r>
      <w:r w:rsidR="0027492D">
        <w:fldChar w:fldCharType="begin"/>
      </w:r>
      <w:r w:rsidR="0027492D">
        <w:instrText xml:space="preserve"> ADDIN ZOTERO_ITEM CSL_CITATION {"citationID":"jOuFd8dl","properties":{"formattedCitation":"(Pew Research Center 2015)","plainCitation":"(Pew Research Center 2015)"},"citationItems":[{"id":4682,"uris":["http://zotero.org/users/1786553/items/XPSQGSCH"],"uri":["http://zotero.org/users/1786553/items/XPSQGSCH"],"itemData":{"id":4682,"type":"report","title":"The Evolving Role of News on Twitter and Facebook","publisher":"Pew Research Center","abstract":"Americans are more likely to get news on Twitter and Facebook than ever before. Our new study explores the similarities and differences in the role of news on these two social networks.","URL":"http://www.journalism.org/2015/07/14/the-evolving-role-of-news-on-twitter-and-facebook/","author":[{"family":"Pew Research Center","given":""}],"accessed":{"date-parts":[["2015",7,20]]}}}],"schema":"https://github.com/citation-style-language/schema/raw/master/csl-citation.json"} </w:instrText>
      </w:r>
      <w:r w:rsidR="0027492D">
        <w:fldChar w:fldCharType="separate"/>
      </w:r>
      <w:r w:rsidR="0027492D">
        <w:rPr>
          <w:noProof/>
        </w:rPr>
        <w:t>(Pew Research Center 2015)</w:t>
      </w:r>
      <w:r w:rsidR="0027492D">
        <w:fldChar w:fldCharType="end"/>
      </w:r>
      <w:r w:rsidR="0027492D">
        <w:t>, 63% of the U.S. adults using Twitter consume news o</w:t>
      </w:r>
      <w:r w:rsidR="00852D2D">
        <w:t>n Twitter, and about 73% of those</w:t>
      </w:r>
      <w:r w:rsidR="0027492D">
        <w:t xml:space="preserve"> do so</w:t>
      </w:r>
      <w:r w:rsidR="0027492D" w:rsidRPr="005A300A">
        <w:t xml:space="preserve"> </w:t>
      </w:r>
      <w:r w:rsidR="0027492D">
        <w:t xml:space="preserve">by following </w:t>
      </w:r>
      <w:r w:rsidR="0027492D" w:rsidRPr="005A300A">
        <w:t>news organizations</w:t>
      </w:r>
      <w:r w:rsidR="00852D2D">
        <w:t>. The case</w:t>
      </w:r>
      <w:r w:rsidR="0027492D">
        <w:t xml:space="preserve"> is no</w:t>
      </w:r>
      <w:r w:rsidR="0054251B">
        <w:t xml:space="preserve">t so different in </w:t>
      </w:r>
      <w:proofErr w:type="gramStart"/>
      <w:r w:rsidR="0054251B">
        <w:t>Turkey,</w:t>
      </w:r>
      <w:proofErr w:type="gramEnd"/>
      <w:r w:rsidR="0054251B">
        <w:t xml:space="preserve"> the 40</w:t>
      </w:r>
      <w:r w:rsidR="0027492D">
        <w:t xml:space="preserve"> major Turkish news organizations included in this study have a total of 18.5 million subscriptions -by 6.2 million unique subscribers-, while the a</w:t>
      </w:r>
      <w:r w:rsidR="00852D2D">
        <w:t>ggregate daily circulation rate</w:t>
      </w:r>
      <w:r w:rsidR="0027492D">
        <w:t xml:space="preserve"> of all the Turkish national newspapers is only around 4.5 million</w:t>
      </w:r>
      <w:r w:rsidR="0027492D" w:rsidRPr="00686AE7">
        <w:rPr>
          <w:rStyle w:val="FootnoteReference"/>
        </w:rPr>
        <w:footnoteReference w:id="3"/>
      </w:r>
      <w:r w:rsidR="0027492D">
        <w:t>.</w:t>
      </w:r>
      <w:r w:rsidR="00F22F50">
        <w:t xml:space="preserve"> </w:t>
      </w:r>
    </w:p>
    <w:p w14:paraId="33CB0281" w14:textId="197387F9" w:rsidR="00F1164B" w:rsidRDefault="00656429" w:rsidP="00F1164B">
      <w:pPr>
        <w:pStyle w:val="Heading2"/>
      </w:pPr>
      <w:r>
        <w:t>Selective Exposure Theory</w:t>
      </w:r>
      <w:r w:rsidR="00A93CAB">
        <w:t xml:space="preserve"> and Twitter</w:t>
      </w:r>
    </w:p>
    <w:p w14:paraId="610FD80D" w14:textId="77777777" w:rsidR="00C94DEB" w:rsidRDefault="004F1119" w:rsidP="00F1164B">
      <w:pPr>
        <w:pStyle w:val="Text"/>
      </w:pPr>
      <w:r>
        <w:t>The principle of selective exposure is o</w:t>
      </w:r>
      <w:r w:rsidR="00320B3D">
        <w:t>ne of the most widely accepted principles in so</w:t>
      </w:r>
      <w:r>
        <w:t>ciology as well as social psychology</w:t>
      </w:r>
      <w:r w:rsidR="00320B3D">
        <w:t xml:space="preserve"> </w:t>
      </w:r>
      <w:r w:rsidR="00320B3D">
        <w:fldChar w:fldCharType="begin"/>
      </w:r>
      <w:r w:rsidR="00320B3D">
        <w:instrText xml:space="preserve"> ADDIN ZOTERO_ITEM CSL_CITATION {"citationID":"xVaRnBdz","properties":{"formattedCitation":"(Sears and Freedman 1967)","plainCitation":"(Sears and Freedman 1967)"},"citationItems":[{"id":4749,"uris":["http://zotero.org/users/1786553/items/FQNQ2P4W"],"uri":["http://zotero.org/users/1786553/items/FQNQ2P4W"],"itemData":{"id":4749,"type":"article-journal","title":"Selective Exposure to Information: A Critical Review","container-title":"The Public Opinion Quarterly","page":"194-213","volume":"31","issue":"2","source":"JSTOR","abstract":"This study reviews the literature on selective exposure to information and re-analyzes prevalent theories by pointing up existing knowledge regarding the extent to which communication bias and attitude bias actually correlate, and by considering other factors than attitude bias that might account for selectivity. If attitude bias is not a prime cause of selectivity, what about the desire for supportive information, for useful information, for relief from cognitive dissonance, and many other factors?","ISSN":"0033-362X","shortTitle":"Selective Exposure to Information","journalAbbreviation":"The Public Opinion Quarterly","author":[{"family":"Sears","given":"David O."},{"family":"Freedman","given":"Jonathan L."}],"issued":{"date-parts":[["1967",7,1]]},"accessed":{"date-parts":[["2015",7,24]]}}}],"schema":"https://github.com/citation-style-language/schema/raw/master/csl-citation.json"} </w:instrText>
      </w:r>
      <w:r w:rsidR="00320B3D">
        <w:fldChar w:fldCharType="separate"/>
      </w:r>
      <w:r w:rsidR="00320B3D">
        <w:rPr>
          <w:noProof/>
        </w:rPr>
        <w:t>(Sears and Freedman 1967)</w:t>
      </w:r>
      <w:r w:rsidR="00320B3D">
        <w:fldChar w:fldCharType="end"/>
      </w:r>
      <w:r w:rsidR="00320B3D">
        <w:t xml:space="preserve">. </w:t>
      </w:r>
      <w:r w:rsidR="00F1164B">
        <w:t xml:space="preserve">Based on </w:t>
      </w:r>
      <w:r w:rsidR="00320B3D">
        <w:t xml:space="preserve">the </w:t>
      </w:r>
      <w:r w:rsidR="00F1164B">
        <w:t xml:space="preserve">theory of cognitive dissonance </w:t>
      </w:r>
      <w:r w:rsidR="00F1164B">
        <w:fldChar w:fldCharType="begin"/>
      </w:r>
      <w:r w:rsidR="00F1164B">
        <w:instrText xml:space="preserve"> ADDIN ZOTERO_ITEM CSL_CITATION {"citationID":"mjN3cDcL","properties":{"formattedCitation":"(Festinger 1962)","plainCitation":"(Festinger 1962)"},"citationItems":[{"id":4752,"uris":["http://zotero.org/users/1786553/items/39VE5S4N"],"uri":["http://zotero.org/users/1786553/items/39VE5S4N"],"itemData":{"id":4752,"type":"book","title":"A theory of cognitive dissonance","publisher":"Stanford university press","volume":"2","source":"Google Scholar","URL":"https://books.google.com/books?hl=en&amp;lr=&amp;id=voeQ-8CASacC&amp;oi=fnd&amp;pg=PA1&amp;dq=Festinger,+1962.+&amp;ots=9x69SvndAD&amp;sig=ZYAjhPzQZVnfiJAKMewhBbOpNaE","author":[{"family":"Festinger","given":"Leon"}],"issued":{"date-parts":[["1962"]]},"accessed":{"date-parts":[["2015",7,24]]}}}],"schema":"https://github.com/citation-style-language/schema/raw/master/csl-citation.json"} </w:instrText>
      </w:r>
      <w:r w:rsidR="00F1164B">
        <w:fldChar w:fldCharType="separate"/>
      </w:r>
      <w:r w:rsidR="00F1164B">
        <w:rPr>
          <w:noProof/>
        </w:rPr>
        <w:t>(Festinger 1962)</w:t>
      </w:r>
      <w:r w:rsidR="00F1164B">
        <w:fldChar w:fldCharType="end"/>
      </w:r>
      <w:r w:rsidR="00F1164B">
        <w:t xml:space="preserve">, selective exposure </w:t>
      </w:r>
      <w:r w:rsidR="00320B3D">
        <w:t xml:space="preserve">posits </w:t>
      </w:r>
      <w:r w:rsidR="00F1164B">
        <w:t>that individuals favor news source</w:t>
      </w:r>
      <w:r w:rsidR="00852D2D">
        <w:t>s</w:t>
      </w:r>
      <w:r w:rsidR="00F1164B">
        <w:t xml:space="preserve"> </w:t>
      </w:r>
      <w:r w:rsidR="00852D2D">
        <w:t>that agree</w:t>
      </w:r>
      <w:r w:rsidR="00F1164B">
        <w:t xml:space="preserve"> with their pre-existing opinions.</w:t>
      </w:r>
      <w:r>
        <w:t xml:space="preserve"> </w:t>
      </w:r>
      <w:r w:rsidR="00C94DEB">
        <w:t xml:space="preserve">Selective exposure is also described as “any systematic bias in audience composition” </w:t>
      </w:r>
      <w:r w:rsidR="00C94DEB">
        <w:fldChar w:fldCharType="begin"/>
      </w:r>
      <w:r w:rsidR="00C94DEB">
        <w:instrText xml:space="preserve"> ADDIN ZOTERO_ITEM CSL_CITATION {"citationID":"CwPYexHY","properties":{"formattedCitation":"(Sears and Freedman 1967)","plainCitation":"(Sears and Freedman 1967)"},"citationItems":[{"id":4749,"uris":["http://zotero.org/users/1786553/items/FQNQ2P4W"],"uri":["http://zotero.org/users/1786553/items/FQNQ2P4W"],"itemData":{"id":4749,"type":"article-journal","title":"Selective Exposure to Information: A Critical Review","container-title":"The Public Opinion Quarterly","page":"194-213","volume":"31","issue":"2","source":"JSTOR","abstract":"This study reviews the literature on selective exposure to information and re-analyzes prevalent theories by pointing up existing knowledge regarding the extent to which communication bias and attitude bias actually correlate, and by considering other factors than attitude bias that might account for selectivity. If attitude bias is not a prime cause of selectivity, what about the desire for supportive information, for useful information, for relief from cognitive dissonance, and many other factors?","ISSN":"0033-362X","shortTitle":"Selective Exposure to Information","journalAbbreviation":"The Public Opinion Quarterly","author":[{"family":"Sears","given":"David O."},{"family":"Freedman","given":"Jonathan L."}],"issued":{"date-parts":[["1967",7,1]]},"accessed":{"date-parts":[["2015",7,24]]}}}],"schema":"https://github.com/citation-style-language/schema/raw/master/csl-citation.json"} </w:instrText>
      </w:r>
      <w:r w:rsidR="00C94DEB">
        <w:fldChar w:fldCharType="separate"/>
      </w:r>
      <w:r w:rsidR="00C94DEB">
        <w:rPr>
          <w:noProof/>
        </w:rPr>
        <w:t>(Sears and Freedman 1967)</w:t>
      </w:r>
      <w:r w:rsidR="00C94DEB">
        <w:fldChar w:fldCharType="end"/>
      </w:r>
      <w:r w:rsidR="00C94DEB">
        <w:t xml:space="preserve">. </w:t>
      </w:r>
    </w:p>
    <w:p w14:paraId="269824E8" w14:textId="5890EB16" w:rsidR="00C94DEB" w:rsidRDefault="00C94DEB" w:rsidP="00AD145C">
      <w:pPr>
        <w:pStyle w:val="Text"/>
      </w:pPr>
      <w:r>
        <w:tab/>
        <w:t xml:space="preserve">In the words of </w:t>
      </w:r>
      <w:proofErr w:type="spellStart"/>
      <w:r>
        <w:t>Lazarsfeld</w:t>
      </w:r>
      <w:proofErr w:type="spellEnd"/>
      <w:r>
        <w:t xml:space="preserve"> et al., “exposure is always selective” </w:t>
      </w:r>
      <w:r>
        <w:fldChar w:fldCharType="begin"/>
      </w:r>
      <w:r>
        <w:instrText xml:space="preserve"> ADDIN ZOTERO_ITEM CSL_CITATION {"citationID":"twJNE3eg","properties":{"formattedCitation":"(Lazarsfeld, Bernard, and Gaudet 1948)","plainCitation":"(Lazarsfeld, Bernard, and Gaudet 1948)"},"citationItems":[{"id":4765,"uris":["http://zotero.org/users/1786553/items/XGS52UEJ"],"uri":["http://zotero.org/users/1786553/items/XGS52UEJ"],"itemData":{"id":4765,"type":"book","title":"The People’s Choice","publisher":"Columbia University Press","publisher-place":"New York","source":"Google Scholar","event-place":"New York","author":[{"family":"Lazarsfeld","given":"Paul F."},{"family":"Bernard","given":"R. Berelson"},{"family":"Gaudet","given":"Hazel"}],"issued":{"date-parts":[["1948"]]}}}],"schema":"https://github.com/citation-style-language/schema/raw/master/csl-citation.json"} </w:instrText>
      </w:r>
      <w:r>
        <w:fldChar w:fldCharType="separate"/>
      </w:r>
      <w:r>
        <w:rPr>
          <w:noProof/>
        </w:rPr>
        <w:t>(Lazarsfeld, Bernard, and Gaudet 1948)</w:t>
      </w:r>
      <w:r>
        <w:fldChar w:fldCharType="end"/>
      </w:r>
      <w:r>
        <w:t>, and in the case of Twitter, it is simply achieved by “following” an account</w:t>
      </w:r>
      <w:r>
        <w:rPr>
          <w:rStyle w:val="FootnoteReference"/>
        </w:rPr>
        <w:footnoteReference w:id="4"/>
      </w:r>
      <w:r>
        <w:t xml:space="preserve">. </w:t>
      </w:r>
      <w:r w:rsidR="00492AB3">
        <w:t xml:space="preserve">An et al. visualized media bias through Twitter by looking </w:t>
      </w:r>
      <w:r>
        <w:t xml:space="preserve">at </w:t>
      </w:r>
      <w:r w:rsidR="00491B6B">
        <w:t>co-subscription</w:t>
      </w:r>
      <w:r w:rsidR="00492AB3" w:rsidRPr="00492AB3">
        <w:t xml:space="preserve"> relationships </w:t>
      </w:r>
      <w:r w:rsidR="00AD145C">
        <w:t>of major U.S. based news outlets</w:t>
      </w:r>
      <w:r w:rsidR="00AD145C" w:rsidRPr="00AD145C">
        <w:t xml:space="preserve"> </w:t>
      </w:r>
      <w:r w:rsidR="00AD145C">
        <w:t>and mapped</w:t>
      </w:r>
      <w:r w:rsidR="00491B6B">
        <w:t xml:space="preserve"> them</w:t>
      </w:r>
      <w:r w:rsidR="00AD145C">
        <w:t xml:space="preserve"> </w:t>
      </w:r>
      <w:r w:rsidR="00AD145C" w:rsidRPr="00AD145C">
        <w:t xml:space="preserve">along </w:t>
      </w:r>
      <w:r w:rsidR="00491B6B">
        <w:t>one</w:t>
      </w:r>
      <w:r w:rsidR="00AD145C" w:rsidRPr="00AD145C">
        <w:t xml:space="preserve"> dimensional dichotomous political spectrum </w:t>
      </w:r>
      <w:r w:rsidR="00AD145C">
        <w:fldChar w:fldCharType="begin"/>
      </w:r>
      <w:r w:rsidR="00AD145C">
        <w:instrText xml:space="preserve"> ADDIN ZOTERO_ITEM CSL_CITATION {"citationID":"FGpj3EYV","properties":{"formattedCitation":"(An et al. 2012)","plainCitation":"(An et al. 2012)"},"citationItems":[{"id":34,"uris":["http://zotero.org/users/1786553/items/JW2M7MIN"],"uri":["http://zotero.org/users/1786553/items/JW2M7MIN"],"itemData":{"id":34,"type":"paper-conference","title":"Visualizing Media Bias through Twitter","container-title":"Sixth International AAAI Conference on Weblogs and Social Media","source":"www.aaai.org","event":"Sixth International AAAI Conference on Weblogs and Social Media","abstract":"Traditional media outlets are known to report political news in a biased way, potentially affecting the political beliefs of the audience and even altering their voting behaviors. Therefore, tracking bias in everyday news and building a platform where people can receive balanced news information is important. We propose a model that maps the news media sources along a dimensional dichotomous political spectrum using the co-subscriptions relationships inferred by Twitter links. By analyzing 7 million follow links, we show that the political dichotomy naturally arises on Twitter when we only consider direct media subscription. Furthermore, we demonstrate a real-time Twitter-based application that visualizes an ideological map of various media sources.&amp;nbsp;","URL":"http://www.aaai.org/ocs/index.php/ICWSM/ICWSM12/paper/view/4775","language":"en","author":[{"family":"An","given":"Jisun"},{"family":"Cha","given":"Meeyoung"},{"family":"Gummadi","given":"Krishna"},{"family":"Crowcroft","given":"Jon"},{"family":"Quercia","given":"Daniele"}],"issued":{"date-parts":[["2012",5,20]]},"accessed":{"date-parts":[["2015",7,19]]}}}],"schema":"https://github.com/citation-style-language/schema/raw/master/csl-citation.json"} </w:instrText>
      </w:r>
      <w:r w:rsidR="00AD145C">
        <w:fldChar w:fldCharType="separate"/>
      </w:r>
      <w:r w:rsidR="00AD145C">
        <w:rPr>
          <w:noProof/>
        </w:rPr>
        <w:t>(An et al. 2012)</w:t>
      </w:r>
      <w:r w:rsidR="00AD145C">
        <w:fldChar w:fldCharType="end"/>
      </w:r>
      <w:r w:rsidR="00AD145C">
        <w:t>.</w:t>
      </w:r>
      <w:r w:rsidR="002D00AD">
        <w:t xml:space="preserve"> They find a strong correlation between their results and the media </w:t>
      </w:r>
      <w:r w:rsidR="00CE6F1B">
        <w:t>bias</w:t>
      </w:r>
      <w:r w:rsidR="002D00AD">
        <w:t xml:space="preserve"> scores </w:t>
      </w:r>
      <w:r>
        <w:t xml:space="preserve">calculated in the seminal work </w:t>
      </w:r>
      <w:r w:rsidR="00CE6F1B">
        <w:t xml:space="preserve">of </w:t>
      </w:r>
      <w:r w:rsidR="00CE6F1B">
        <w:rPr>
          <w:noProof/>
        </w:rPr>
        <w:t xml:space="preserve">Groseclose and Milyo </w:t>
      </w:r>
      <w:r w:rsidR="002D00AD">
        <w:fldChar w:fldCharType="begin"/>
      </w:r>
      <w:r w:rsidR="002D00AD">
        <w:instrText xml:space="preserve"> ADDIN ZOTERO_ITEM CSL_CITATION {"citationID":"sgooG3rN","properties":{"formattedCitation":"(Groseclose and Milyo 2005)","plainCitation":"(Groseclose and Milyo 2005)"},"citationItems":[{"id":4770,"uris":["http://zotero.org/users/1786553/items/SWX667X4"],"uri":["http://zotero.org/users/1786553/items/SWX667X4"],"itemData":{"id":4770,"type":"article-journal","title":"A measure of media bias","container-title":"The Quarterly Journal of Economics","page":"1191–1237","source":"Google Scholar","author":[{"family":"Groseclose","given":"Tim"},{"family":"Milyo","given":"Jeffrey"}],"issued":{"date-parts":[["2005"]]},"accessed":{"date-parts":[["2015",7,27]]}}}],"schema":"https://github.com/citation-style-language/schema/raw/master/csl-citation.json"} </w:instrText>
      </w:r>
      <w:r w:rsidR="002D00AD">
        <w:fldChar w:fldCharType="separate"/>
      </w:r>
      <w:r w:rsidR="002D00AD">
        <w:rPr>
          <w:noProof/>
        </w:rPr>
        <w:t>(2005)</w:t>
      </w:r>
      <w:r w:rsidR="002D00AD">
        <w:fldChar w:fldCharType="end"/>
      </w:r>
      <w:r w:rsidR="002D00AD">
        <w:t>.</w:t>
      </w:r>
      <w:r w:rsidR="00A93CAB">
        <w:t xml:space="preserve"> I also adapt co-subscription approach </w:t>
      </w:r>
      <w:r w:rsidR="003362DA">
        <w:t>in calculating similarities of media</w:t>
      </w:r>
      <w:r w:rsidR="00DA0443">
        <w:t xml:space="preserve"> outlets</w:t>
      </w:r>
      <w:r w:rsidR="003362DA">
        <w:t xml:space="preserve">. </w:t>
      </w:r>
      <w:r w:rsidR="00DA0443">
        <w:t xml:space="preserve">However unlike An et al., I </w:t>
      </w:r>
      <w:r w:rsidR="00A93CAB">
        <w:t xml:space="preserve">use a </w:t>
      </w:r>
      <w:r w:rsidR="00DA0443">
        <w:t xml:space="preserve">symmetric </w:t>
      </w:r>
      <w:r w:rsidR="00A93CAB">
        <w:t xml:space="preserve">similarity metric </w:t>
      </w:r>
      <w:r w:rsidR="00DA0443">
        <w:t>in calculating similarities of outlet pairs</w:t>
      </w:r>
      <w:r w:rsidR="00A93CAB">
        <w:t xml:space="preserve">, </w:t>
      </w:r>
      <w:r w:rsidR="00DA0443">
        <w:t xml:space="preserve">and then position the outlets in a 2-D space. Furthermore, </w:t>
      </w:r>
      <w:r w:rsidR="00A93CAB">
        <w:t xml:space="preserve">I also infer media groups by </w:t>
      </w:r>
      <w:r w:rsidR="00DA0443">
        <w:t xml:space="preserve">constructing </w:t>
      </w:r>
      <w:r w:rsidR="00A93CAB">
        <w:t>a</w:t>
      </w:r>
      <w:r w:rsidR="00DA0443">
        <w:t xml:space="preserve"> similarity</w:t>
      </w:r>
      <w:r w:rsidR="00A93CAB">
        <w:t xml:space="preserve"> network and det</w:t>
      </w:r>
      <w:r w:rsidR="00DA0443">
        <w:t>ecting sub-communities within</w:t>
      </w:r>
      <w:r w:rsidR="00A93CAB">
        <w:t>.</w:t>
      </w:r>
    </w:p>
    <w:p w14:paraId="496928D0" w14:textId="7621E6CE" w:rsidR="00A93CAB" w:rsidRDefault="00A93CAB" w:rsidP="00F1164B">
      <w:pPr>
        <w:pStyle w:val="Text"/>
      </w:pPr>
      <w:r>
        <w:tab/>
      </w:r>
      <w:proofErr w:type="spellStart"/>
      <w:r>
        <w:t>Golbeck</w:t>
      </w:r>
      <w:proofErr w:type="spellEnd"/>
      <w:r>
        <w:t xml:space="preserve"> and Hansen </w:t>
      </w:r>
      <w:r>
        <w:fldChar w:fldCharType="begin"/>
      </w:r>
      <w:r>
        <w:instrText xml:space="preserve"> ADDIN ZOTERO_ITEM CSL_CITATION {"citationID":"VClxPeWg","properties":{"formattedCitation":"(Golbeck and Hansen 2014)","plainCitation":"(Golbeck and Hansen 2014)"},"citationItems":[{"id":4766,"uris":["http://zotero.org/users/1786553/items/II66WQRP"],"uri":["http://zotero.org/users/1786553/items/II66WQRP"],"itemData":{"id":4766,"type":"article-journal","title":"A method for computing political preference among Twitter followers","container-title":"Social Networks","collection-title":"Special Issue on Political Networks","page":"177-184","volume":"36","source":"ScienceDirect","abstract":"There is great interest in understanding media bias and political information seeking preferences. As many media outlets create online personas, we seek to automatically estimate the political preferences of their audience, rather than examining the bias of the media source. In this paper, we present a novel method for computing the political preferences of an organization's Twitter followers. We present an application of this technique to estimate the political preferences of the audiences of U.S. media outlets, government agencies, and interest groups and think tanks. We also discuss how these results may be used and extended.","DOI":"10.1016/j.socnet.2013.07.004","ISSN":"0378-8733","journalAbbreviation":"Social Networks","author":[{"family":"Golbeck","given":"Jennifer"},{"family":"Hansen","given":"Derek"}],"issued":{"date-parts":[["2014",1]]},"accessed":{"date-parts":[["2015",7,26]]}}}],"schema":"https://github.com/citation-style-language/schema/raw/master/csl-citation.json"} </w:instrText>
      </w:r>
      <w:r>
        <w:fldChar w:fldCharType="separate"/>
      </w:r>
      <w:r>
        <w:rPr>
          <w:noProof/>
        </w:rPr>
        <w:t>(2014)</w:t>
      </w:r>
      <w:r>
        <w:fldChar w:fldCharType="end"/>
      </w:r>
      <w:r>
        <w:t xml:space="preserve"> placed the major US media on 1-D conservative-liberal spectrum by computing the political preference of their Twitter followers. They only utilize some of their subscribers who also follow at least one Member of Congress (MC). P</w:t>
      </w:r>
      <w:r w:rsidRPr="00C9639C">
        <w:t>olitical preference score</w:t>
      </w:r>
      <w:r>
        <w:t xml:space="preserve"> (p-score) of an outlet is then calculated by p-scores of its </w:t>
      </w:r>
      <w:r>
        <w:lastRenderedPageBreak/>
        <w:t>subscribers, which are derived from known scores</w:t>
      </w:r>
      <w:r>
        <w:rPr>
          <w:rStyle w:val="FootnoteReference"/>
        </w:rPr>
        <w:footnoteReference w:id="5"/>
      </w:r>
      <w:r>
        <w:t xml:space="preserve"> of the MCs they follow.</w:t>
      </w:r>
      <w:r w:rsidR="00944A40">
        <w:t xml:space="preserve"> This approach for computing political preference of media outlets is not applicable to multi-party systems because</w:t>
      </w:r>
      <w:r w:rsidR="00271C6A">
        <w:t xml:space="preserve"> in such a setting we cannot score deputies (representatives) in a continuous scale as in the case of DW-Nominate</w:t>
      </w:r>
      <w:r w:rsidR="00AE53DF">
        <w:t xml:space="preserve"> or a</w:t>
      </w:r>
      <w:r w:rsidR="00B6405F">
        <w:t xml:space="preserve">like </w:t>
      </w:r>
      <w:r w:rsidR="00B6405F">
        <w:fldChar w:fldCharType="begin"/>
      </w:r>
      <w:r w:rsidR="00B6405F">
        <w:instrText xml:space="preserve"> ADDIN ZOTERO_ITEM CSL_CITATION {"citationID":"iTpsJl52","properties":{"formattedCitation":"(Poole and Rosenthal 2000)","plainCitation":"(Poole and Rosenthal 2000)"},"citationItems":[{"id":4774,"uris":["http://zotero.org/users/1786553/items/IJZUAW7M"],"uri":["http://zotero.org/users/1786553/items/IJZUAW7M"],"itemData":{"id":4774,"type":"book","title":"Congress: A political-economic history of roll call voting","publisher":"Oxford University Press","source":"Google Scholar","URL":"https://books.google.com/books?hl=en&amp;lr=&amp;id=x9vyGly7hLcC&amp;oi=fnd&amp;pg=PA3&amp;dq=Congress:+A+Political%E2%80%93Economic+History+of+Roll+Call+Voting&amp;ots=mZ5FESVn6h&amp;sig=I78Zk6UQFdO8MdjYB1358go06eM","shortTitle":"Congress","author":[{"family":"Poole","given":"Keith T."},{"family":"Rosenthal","given":"Howard"}],"issued":{"date-parts":[["2000"]]},"accessed":{"date-parts":[["2015",7,27]]}}}],"schema":"https://github.com/citation-style-language/schema/raw/master/csl-citation.json"} </w:instrText>
      </w:r>
      <w:r w:rsidR="00B6405F">
        <w:fldChar w:fldCharType="separate"/>
      </w:r>
      <w:r w:rsidR="00B6405F">
        <w:rPr>
          <w:noProof/>
        </w:rPr>
        <w:t>(Poole and Rosenthal 2000)</w:t>
      </w:r>
      <w:r w:rsidR="00B6405F">
        <w:fldChar w:fldCharType="end"/>
      </w:r>
      <w:r w:rsidR="00271C6A">
        <w:t xml:space="preserve">. </w:t>
      </w:r>
      <w:r w:rsidR="00AE53DF">
        <w:t xml:space="preserve">Therefore, </w:t>
      </w:r>
      <w:r w:rsidR="00271C6A">
        <w:t>I plot the political preference distribution of an outlet’s audience over the parties</w:t>
      </w:r>
      <w:r w:rsidR="00AE53DF">
        <w:t>,</w:t>
      </w:r>
      <w:r w:rsidR="00271C6A">
        <w:t xml:space="preserve"> and also measure </w:t>
      </w:r>
      <w:r w:rsidR="00AE53DF">
        <w:t xml:space="preserve">its </w:t>
      </w:r>
      <w:r w:rsidR="00271C6A">
        <w:t>effective number of parties (ENP) as discussed in the next section.</w:t>
      </w:r>
    </w:p>
    <w:p w14:paraId="6A9353A6" w14:textId="005E6122" w:rsidR="00F1164B" w:rsidRDefault="00656429" w:rsidP="00656429">
      <w:pPr>
        <w:pStyle w:val="Heading2"/>
      </w:pPr>
      <w:r>
        <w:t>Media-Party Parallelism</w:t>
      </w:r>
    </w:p>
    <w:p w14:paraId="0E2BE183" w14:textId="4613702C" w:rsidR="00F1164B" w:rsidRDefault="00F1164B" w:rsidP="00F1164B">
      <w:pPr>
        <w:pStyle w:val="Text"/>
      </w:pPr>
      <w:r>
        <w:t>The term press-party parallelism was coined by Seymour-</w:t>
      </w:r>
      <w:proofErr w:type="spellStart"/>
      <w:r>
        <w:t>Ure</w:t>
      </w:r>
      <w:proofErr w:type="spellEnd"/>
      <w:r>
        <w:t xml:space="preserve">, where he described the alignment concept mainly with three features: ownership, content, and partisanship of readers </w:t>
      </w:r>
      <w:r>
        <w:fldChar w:fldCharType="begin"/>
      </w:r>
      <w:r>
        <w:instrText xml:space="preserve"> ADDIN ZOTERO_ITEM CSL_CITATION {"citationID":"aOhmdLVq","properties":{"formattedCitation":"(Seymour-Ure 1974)","plainCitation":"(Seymour-Ure 1974)"},"citationItems":[{"id":4751,"uris":["http://zotero.org/users/1786553/items/W98HX3XX"],"uri":["http://zotero.org/users/1786553/items/W98HX3XX"],"itemData":{"id":4751,"type":"book","title":"The political impact of mass media","publisher":"London: Constable; Beverly Hills, Calif: Sage Publications","volume":"4","source":"Google Scholar","author":[{"family":"Seymour-Ure","given":"Colin"}],"issued":{"date-parts":[["1974"]]}}}],"schema":"https://github.com/citation-style-language/schema/raw/master/csl-citation.json"} </w:instrText>
      </w:r>
      <w:r>
        <w:fldChar w:fldCharType="separate"/>
      </w:r>
      <w:r>
        <w:rPr>
          <w:noProof/>
        </w:rPr>
        <w:t>(Seymour-Ure 1974)</w:t>
      </w:r>
      <w:r>
        <w:fldChar w:fldCharType="end"/>
      </w:r>
      <w:r>
        <w:t xml:space="preserve">. If a tie exists between a media </w:t>
      </w:r>
      <w:r w:rsidR="00852D2D">
        <w:t xml:space="preserve">organization </w:t>
      </w:r>
      <w:r>
        <w:t xml:space="preserve">and a political party in any of these dimensions then </w:t>
      </w:r>
      <w:r w:rsidR="00A340C7">
        <w:t xml:space="preserve">it is feasible to </w:t>
      </w:r>
      <w:r>
        <w:t>talk about presence of parallelism. Though the original theory addressed the printed press only, due to the enrichment in broadcast -and web- media landscape over time, today it encompasses these as well.</w:t>
      </w:r>
    </w:p>
    <w:p w14:paraId="6845FF4D" w14:textId="07C74CAC" w:rsidR="009F05AC" w:rsidRDefault="009F05AC" w:rsidP="00F1164B">
      <w:pPr>
        <w:pStyle w:val="Text"/>
      </w:pPr>
      <w:r>
        <w:tab/>
        <w:t>Althoug</w:t>
      </w:r>
      <w:r w:rsidR="00852D2D">
        <w:t>h there are many studies focusing</w:t>
      </w:r>
      <w:r>
        <w:t xml:space="preserve"> on the organizational and content level analysis, readership dimension of the MPP received much less attention </w:t>
      </w:r>
      <w:r>
        <w:fldChar w:fldCharType="begin"/>
      </w:r>
      <w:r>
        <w:instrText xml:space="preserve"> ADDIN ZOTERO_ITEM CSL_CITATION {"citationID":"AJ0bneX3","properties":{"formattedCitation":"{\\rtf (\\uc0\\u199{}arko\\uc0\\u287{}lu and Yavuz 2010)}","plainCitation":"(Çarkoğlu and Yavuz 2010)"},"citationItems":[{"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Pr>
          <w:rFonts w:ascii="Palatino Linotype" w:hAnsi="Palatino Linotype" w:cs="Palatino Linotype"/>
        </w:rPr>
        <w:instrText>‐</w:instrText>
      </w:r>
      <w:r>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fldChar w:fldCharType="separate"/>
      </w:r>
      <w:r w:rsidRPr="009F05AC">
        <w:t>(Çarkoğlu and Yavuz 2010)</w:t>
      </w:r>
      <w:r>
        <w:fldChar w:fldCharType="end"/>
      </w:r>
      <w:r>
        <w:t>. This might be due to the challenging nature of the latter. Organizational level ties can be investigated by one person, media content might be encoded by several people, but surveying high number of readers appears to be the most costly one.</w:t>
      </w:r>
    </w:p>
    <w:p w14:paraId="7C19E002" w14:textId="0909A190" w:rsidR="00A97B57" w:rsidRDefault="00711511" w:rsidP="00A07FA0">
      <w:pPr>
        <w:pStyle w:val="Text"/>
      </w:pPr>
      <w:r>
        <w:tab/>
        <w:t>Using a survey</w:t>
      </w:r>
      <w:r w:rsidR="001948A8">
        <w:rPr>
          <w:rStyle w:val="FootnoteReference"/>
        </w:rPr>
        <w:footnoteReference w:id="6"/>
      </w:r>
      <w:r>
        <w:t xml:space="preserve"> data conducted after 2002 and 2007 elections </w:t>
      </w:r>
      <w:r>
        <w:fldChar w:fldCharType="begin"/>
      </w:r>
      <w:r>
        <w:instrText xml:space="preserve"> ADDIN ZOTERO_ITEM CSL_CITATION {"citationID":"ji8ngujv","properties":{"formattedCitation":"{\\rtf (\\uc0\\u199{}arko\\uc0\\u287{}lu and Kalayc\\uc0\\u305{}o\\uc0\\u287{}lu 2007)}","plainCitation":"(Çarkoğlu and Kalaycıoğlu 2007)"},"citationItems":[{"id":4762,"uris":["http://zotero.org/users/1786553/items/NFDA2RR7"],"uri":["http://zotero.org/users/1786553/items/NFDA2RR7"],"itemData":{"id":4762,"type":"book","title":"Turkish Democracy Today: Elections, Participation and Stability in an Islamic Society","publisher":"London: IB Tauris","author":[{"family":"Çarkoğlu","given":"Ali"},{"family":"Kalaycıoğlu","given":"Ersin"}],"issued":{"date-parts":[["2007"]]}}}],"schema":"https://github.com/citation-style-language/schema/raw/master/csl-citation.json"} </w:instrText>
      </w:r>
      <w:r>
        <w:fldChar w:fldCharType="separate"/>
      </w:r>
      <w:r w:rsidRPr="00711511">
        <w:t>(Çarkoğlu and Kalaycıoğlu 2007)</w:t>
      </w:r>
      <w:r>
        <w:fldChar w:fldCharType="end"/>
      </w:r>
      <w:r>
        <w:t xml:space="preserve">, </w:t>
      </w:r>
      <w:proofErr w:type="spellStart"/>
      <w:r w:rsidRPr="009F05AC">
        <w:t>Çarkoğlu</w:t>
      </w:r>
      <w:proofErr w:type="spellEnd"/>
      <w:r w:rsidRPr="009F05AC">
        <w:t xml:space="preserve"> and </w:t>
      </w:r>
      <w:proofErr w:type="spellStart"/>
      <w:r w:rsidRPr="009F05AC">
        <w:t>Yavuz</w:t>
      </w:r>
      <w:proofErr w:type="spellEnd"/>
      <w:r>
        <w:t xml:space="preserve"> studied press-party parallelism for six major Turkish newspapers and also aggregated some others in two categories as sports and conservatives </w:t>
      </w:r>
      <w:r>
        <w:fldChar w:fldCharType="begin"/>
      </w:r>
      <w:r>
        <w:instrText xml:space="preserve"> ADDIN ZOTERO_ITEM CSL_CITATION {"citationID":"OgaTpykv","properties":{"formattedCitation":"{\\rtf (\\uc0\\u199{}arko\\uc0\\u287{}lu and Yavuz 2010)}","plainCitation":"(Çarkoğlu and Yavuz 2010)"},"citationItems":[{"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Pr>
          <w:rFonts w:ascii="Palatino Linotype" w:hAnsi="Palatino Linotype" w:cs="Palatino Linotype"/>
        </w:rPr>
        <w:instrText>‐</w:instrText>
      </w:r>
      <w:r>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fldChar w:fldCharType="separate"/>
      </w:r>
      <w:r w:rsidRPr="00711511">
        <w:t>(Çarkoğlu and Yavuz 2010)</w:t>
      </w:r>
      <w:r>
        <w:fldChar w:fldCharType="end"/>
      </w:r>
      <w:r w:rsidR="0066461C">
        <w:t xml:space="preserve">. Survey participants were asked the paper they read most frequently and also their voting intention. In the article, results are evaluated by a measure called the effective number of parties (ENP) </w:t>
      </w:r>
      <w:r w:rsidR="0066461C">
        <w:fldChar w:fldCharType="begin"/>
      </w:r>
      <w:r w:rsidR="0066461C">
        <w:instrText xml:space="preserve"> ADDIN ZOTERO_ITEM CSL_CITATION {"citationID":"uKXFkc75","properties":{"formattedCitation":"(Laakso and Taagepera 1979)","plainCitation":"(Laakso and Taagepera 1979)"},"citationItems":[{"id":4763,"uris":["http://zotero.org/users/1786553/items/QUVK86VA"],"uri":["http://zotero.org/users/1786553/items/QUVK86VA"],"itemData":{"id":4763,"type":"article-journal","title":"Effective number of parties: A measure with application to West Europe","container-title":"Comparative political studies","page":"3–27","volume":"12","issue":"1","source":"Google Scholar","shortTitle":"Effective number of parties","author":[{"family":"Laakso","given":"Markku"},{"family":"Taagepera","given":"Rein"}],"issued":{"date-parts":[["1979"]]},"accessed":{"date-parts":[["2015",7,24]]}}}],"schema":"https://github.com/citation-style-language/schema/raw/master/csl-citation.json"} </w:instrText>
      </w:r>
      <w:r w:rsidR="0066461C">
        <w:fldChar w:fldCharType="separate"/>
      </w:r>
      <w:r w:rsidR="0066461C">
        <w:rPr>
          <w:noProof/>
        </w:rPr>
        <w:t>(Laakso and Taagepera 1979)</w:t>
      </w:r>
      <w:r w:rsidR="0066461C">
        <w:fldChar w:fldCharType="end"/>
      </w:r>
      <w:r w:rsidR="0066461C">
        <w:t xml:space="preserve">. For comparability purposes, and </w:t>
      </w:r>
      <w:r w:rsidR="00852D2D">
        <w:t xml:space="preserve">considering </w:t>
      </w:r>
      <w:r w:rsidR="0066461C">
        <w:t>wid</w:t>
      </w:r>
      <w:r w:rsidR="001948A8">
        <w:t>espread use of ENP in comparative politics</w:t>
      </w:r>
      <w:r w:rsidR="00255E77">
        <w:t xml:space="preserve"> studies, I</w:t>
      </w:r>
      <w:r w:rsidR="001948A8">
        <w:t xml:space="preserve"> also </w:t>
      </w:r>
      <w:r w:rsidR="00255E77">
        <w:t xml:space="preserve">measure </w:t>
      </w:r>
      <w:r w:rsidR="001948A8">
        <w:t>ENP</w:t>
      </w:r>
      <w:r w:rsidR="00255E77">
        <w:t>s</w:t>
      </w:r>
      <w:r w:rsidR="001948A8">
        <w:t xml:space="preserve"> to show the </w:t>
      </w:r>
      <w:r w:rsidR="00255E77">
        <w:t xml:space="preserve">readers’ party concentration distribution </w:t>
      </w:r>
      <w:r w:rsidR="001948A8">
        <w:t>f</w:t>
      </w:r>
      <w:r w:rsidR="00255E77">
        <w:t>or</w:t>
      </w:r>
      <w:r w:rsidR="001948A8">
        <w:t xml:space="preserve"> particular media outlets.</w:t>
      </w:r>
    </w:p>
    <w:p w14:paraId="7C6F4D06" w14:textId="343834B9" w:rsidR="00BC18FF" w:rsidRPr="00424664" w:rsidRDefault="00424664" w:rsidP="00A07FA0">
      <w:pPr>
        <w:pStyle w:val="Heading1"/>
      </w:pPr>
      <w:r w:rsidRPr="00424664">
        <w:t xml:space="preserve">Turkish Media </w:t>
      </w:r>
      <w:r w:rsidR="009948DF">
        <w:t>and Politics</w:t>
      </w:r>
    </w:p>
    <w:p w14:paraId="62679E9E" w14:textId="52F8C324" w:rsidR="007567E4" w:rsidRDefault="00025577" w:rsidP="00A07FA0">
      <w:pPr>
        <w:pStyle w:val="Text"/>
      </w:pPr>
      <w:r w:rsidRPr="005745E0">
        <w:t xml:space="preserve">Turkish media </w:t>
      </w:r>
      <w:r w:rsidR="00A961A4">
        <w:t xml:space="preserve">is a perfect </w:t>
      </w:r>
      <w:r w:rsidR="00AC1C72">
        <w:t>example for</w:t>
      </w:r>
      <w:r w:rsidR="00A961A4">
        <w:t xml:space="preserve"> </w:t>
      </w:r>
      <w:r w:rsidR="00A961A4" w:rsidRPr="00A961A4">
        <w:t xml:space="preserve">Mediterranean or Polarized Pluralist </w:t>
      </w:r>
      <w:r w:rsidR="00A961A4">
        <w:t>m</w:t>
      </w:r>
      <w:r w:rsidR="00A961A4" w:rsidRPr="00A961A4">
        <w:t>odel</w:t>
      </w:r>
      <w:r w:rsidR="00676ACD">
        <w:t>,</w:t>
      </w:r>
      <w:r w:rsidR="00DE608B">
        <w:t xml:space="preserve"> </w:t>
      </w:r>
      <w:r w:rsidR="00F6740F">
        <w:t xml:space="preserve">as </w:t>
      </w:r>
      <w:r w:rsidR="00A961A4">
        <w:t xml:space="preserve">introduced </w:t>
      </w:r>
      <w:r w:rsidR="00F6740F">
        <w:t xml:space="preserve">and discussed </w:t>
      </w:r>
      <w:r w:rsidR="00676ACD">
        <w:t>in</w:t>
      </w:r>
      <w:r w:rsidR="00676ACD" w:rsidRPr="00676ACD">
        <w:rPr>
          <w:szCs w:val="20"/>
        </w:rPr>
        <w:t xml:space="preserve"> </w:t>
      </w:r>
      <w:r w:rsidR="00676ACD">
        <w:rPr>
          <w:szCs w:val="20"/>
        </w:rPr>
        <w:lastRenderedPageBreak/>
        <w:t>“</w:t>
      </w:r>
      <w:r w:rsidR="00676ACD" w:rsidRPr="00676ACD">
        <w:rPr>
          <w:iCs/>
          <w:szCs w:val="20"/>
        </w:rPr>
        <w:t>Comparing Media Systems: Three Models of Media and Politics</w:t>
      </w:r>
      <w:r w:rsidR="00676ACD">
        <w:rPr>
          <w:sz w:val="18"/>
        </w:rPr>
        <w:t>”,</w:t>
      </w:r>
      <w:r w:rsidR="00676ACD">
        <w:t xml:space="preserve"> </w:t>
      </w:r>
      <w:r w:rsidR="00A961A4">
        <w:t xml:space="preserve">the seminal work of </w:t>
      </w:r>
      <w:proofErr w:type="spellStart"/>
      <w:r w:rsidR="00A961A4">
        <w:t>Hallin</w:t>
      </w:r>
      <w:proofErr w:type="spellEnd"/>
      <w:r w:rsidR="00A961A4">
        <w:t xml:space="preserve"> and Mancini </w:t>
      </w:r>
      <w:r w:rsidR="00A961A4" w:rsidRPr="00A961A4">
        <w:t xml:space="preserve">in the field of international comparative media system </w:t>
      </w:r>
      <w:proofErr w:type="gramStart"/>
      <w:r w:rsidR="00A961A4" w:rsidRPr="00A961A4">
        <w:t>research</w:t>
      </w:r>
      <w:r w:rsidR="00A961A4">
        <w:t xml:space="preserve"> </w:t>
      </w:r>
      <w:r w:rsidR="007567E4">
        <w:t>.</w:t>
      </w:r>
      <w:proofErr w:type="gramEnd"/>
      <w:r w:rsidR="007567E4">
        <w:t xml:space="preserve"> </w:t>
      </w:r>
      <w:r w:rsidR="00AF56DA">
        <w:t>Turkish n</w:t>
      </w:r>
      <w:r w:rsidR="007567E4">
        <w:t>ewspaper circul</w:t>
      </w:r>
      <w:r w:rsidR="00A961A4">
        <w:t xml:space="preserve">ation is low, political parallelism </w:t>
      </w:r>
      <w:r w:rsidR="00F6740F">
        <w:t>is high</w:t>
      </w:r>
      <w:r w:rsidR="00A961A4">
        <w:t>,</w:t>
      </w:r>
      <w:r w:rsidR="007567E4">
        <w:t xml:space="preserve"> professionalism is weak</w:t>
      </w:r>
      <w:r w:rsidR="0065110C">
        <w:t xml:space="preserve">, </w:t>
      </w:r>
      <w:r w:rsidR="00191F30">
        <w:t>media ownership is problematic</w:t>
      </w:r>
      <w:r w:rsidR="0065110C">
        <w:t>,</w:t>
      </w:r>
      <w:r w:rsidR="007567E4">
        <w:t xml:space="preserve"> and there is a strong state intervention</w:t>
      </w:r>
      <w:r w:rsidR="00AF56DA">
        <w:t xml:space="preserve"> to the </w:t>
      </w:r>
      <w:r w:rsidR="00191F30">
        <w:t xml:space="preserve">entire </w:t>
      </w:r>
      <w:r w:rsidR="00AF56DA">
        <w:t>media system</w:t>
      </w:r>
      <w:r w:rsidR="00AF56DA" w:rsidRPr="00686AE7">
        <w:rPr>
          <w:rStyle w:val="FootnoteReference"/>
        </w:rPr>
        <w:footnoteReference w:id="7"/>
      </w:r>
      <w:r w:rsidR="00AF56DA">
        <w:t xml:space="preserve"> </w:t>
      </w:r>
      <w:r w:rsidR="00B55EAD">
        <w:fldChar w:fldCharType="begin"/>
      </w:r>
      <w:r w:rsidR="00B22802">
        <w:instrText xml:space="preserve"> ADDIN ZOTERO_ITEM CSL_CITATION {"citationID":"h1JnlxuZ","properties":{"formattedCitation":"{\\rtf (Yesil 2014; Kaya and \\uc0\\u199{}akmur 2010; Ellis 2015; Kurban and S\\uc0\\u246{}zeri 2012; Turkey Task Force 2014; The Committee to Protect Journalists 2015; Corke et al. 2014; Nyman-Metcalf 2014; Bureau of Democracy, Human Rights and Labor 2015; \\uc0\\u199{}arko\\uc0\\u287{}lu and Yavuz 2010)}","plainCitation":"(Yesil 2014; Kaya and Çakmur 2010; Ellis 2015; Kurban and Sözeri 2012; Turkey Task Force 2014; The Committee to Protect Journalists 2015; Corke et al. 2014; Nyman-Metcalf 2014; Bureau of Democracy, Human Rights and Labor 2015; Çarkoğlu and Yavuz 2010)"},"citationItems":[{"id":4691,"uris":["http://zotero.org/users/1786553/items/WVMZGD2M"],"uri":["http://zotero.org/users/1786553/items/WVMZGD2M"],"itemData":{"id":4691,"type":"article-journal","title":"Press Censorship in Turkey: Networks of State Power, Commercial Pressures, and Self-Censorship: Press Censorship in Turkey","container-title":"Communication, Culture &amp; Critique","page":"154-173","volume":"7","issue":"2","source":"CrossRef","DOI":"10.1111/cccr.12049","ISSN":"17539129","shortTitle":"Press Censorship in Turkey","language":"en","author":[{"family":"Yesil","given":"Bilge"}],"issued":{"date-parts":[["2014",6]]},"accessed":{"date-parts":[["2015",7,22]]}}},{"id":4675,"uris":["http://zotero.org/users/1786553/items/DBB3MUNC"],"uri":["http://zotero.org/users/1786553/items/DBB3MUNC"],"itemData":{"id":4675,"type":"article-journal","title":"Politics and the Mass Media in Turkey","container-title":"Turkish Studies","page":"521-537","volume":"11","issue":"4","source":"Taylor and Francis+NEJM","abstract":"This article sets out to examine the linkages between the media and politics in Turkey. It argues that, rooted in the world of politics from the outset, Turkish media has always been marked by a high degree of political parallelism. As regulator and funder, the state, making up the political majority, exerted strong control over the media. In the 1990s, the shift to a globalized market and the explosive growth of private broadcasting did not decrease the high degree of political parallelism. Instead, it enabled media owners to use their media properties to intervene in political decisions that have a central role in capital accumulation. Today, deeply divided into two camps, media is the principal locus of bitter political strife.","DOI":"10.1080/14683849.2010.540112","ISSN":"1468-3849","author":[{"family":"Kaya","given":"Raşit"},{"family":"Çakmur","given":"Barış"}],"issued":{"date-parts":[["2010",12,1]]},"accessed":{"date-parts":[["2015",7,18]]}}},{"id":4693,"uris":["http://zotero.org/users/1786553/items/QIXVS9BX"],"uri":["http://zotero.org/users/1786553/items/QIXVS9BX"],"itemData":{"id":4693,"type":"article-journal","title":"Democracy at Risk - IPI SPECIAL REPORT ON TURKEY","container-title":"International Press Institute (IPI)","collection-title":"IPI SPECIAL REPORT ON TURKEY","author":[{"family":"Ellis","given":"Steven M."}],"issued":{"date-parts":[["2015",3]]}}},{"id":4705,"uris":["http://zotero.org/users/1786553/items/FKKQ9EGH"],"uri":["http://zotero.org/users/1786553/items/FKKQ9EGH"],"itemData":{"id":4705,"type":"article-journal","title":"Does media policy promote media freedom and independence? The case of Turkey","container-title":"Turkish Economic and Social Studies Foundation","collection-title":"Media Studies Series - 3","volume":"Democratization Program","issue":"Caught in the Wheels of Power: The Political, Legal and Economic Constraints on Independent Media and Freedom of the Press in Turkey","source":"Google Scholar","URL":"http://www.tesev.org.tr/Upload/Publication/6e7010fe-0f80-4c8d-821f-5278f2ca14ee/12301ENGmedya3WEB09_07_12.pdf","ISSN":"978-605-5332-18-1","author":[{"family":"Kurban","given":"Dilek"},{"family":"Sözeri","given":"Ceren"}],"issued":{"date-parts":[["2012",6]]},"accessed":{"date-parts":[["2015",7,22]]}}},{"id":4699,"uris":["http://zotero.org/users/1786553/items/FD67RKS5"],"uri":["http://zotero.org/users/1786553/items/FD67RKS5"],"itemData":{"id":4699,"type":"article-journal","title":"Diminishing Press Freedom in Turkey","container-title":"Rethink Institute","volume":"Rethink Paper 18","abstract":"This paper provides insights into the extent and changing nature of government infringement on press freedom over the last few years and explains mechanisms by which the AKP government controls the media is the ownership structure of the sector.","URL":"http://www.rethinkinstitute.org/diminishing-press-freedom-turkey-2/","ISSN":"978-1-938300-24-0","author":[{"family":"Turkey Task Force","given":""}],"issued":{"date-parts":[["2014",11]]},"accessed":{"date-parts":[["2015",7,22]]}}},{"id":4696,"uris":["http://zotero.org/users/1786553/items/26QXR4II"],"uri":["http://zotero.org/users/1786553/items/26QXR4II"],"itemData":{"id":4696,"type":"personal_communication","title":"CPJ calls on Turkish government to reverse anti-press measures - Committee to Protect Journalists","URL":"https://cpj.org/2015/02/cpj-calls-on-turkish-government-to-reverse-anti-pr.php","author":[{"family":"The Committee to Protect Journalists","given":""}],"issued":{"date-parts":[["2015",2,9]]},"accessed":{"date-parts":[["2015",7,22]]}}},{"id":4694,"uris":["http://zotero.org/users/1786553/items/XKUQFS8Q"],"uri":["http://zotero.org/users/1786553/items/XKUQFS8Q"],"itemData":{"id":4694,"type":"article-journal","title":"Democracy in Crisis: Corruption, Media, and Power in Turkey","container-title":"A Freedom House Special Report","author":[{"family":"Corke","given":"Susan"},{"family":"Finkel","given":"Andrew"},{"family":"Kramer","given":"David J"},{"family":"Robbins","given":"Carla Anne"},{"family":"Schenkkan","given":"Nate"}],"issued":{"date-parts":[["2014",3]]}}},{"id":4690,"uris":["http://zotero.org/users/1786553/items/DC564XKB"],"uri":["http://zotero.org/users/1786553/items/DC564XKB"],"itemData":{"id":4690,"type":"report","title":"Freedom of Expression in Turkey","URL":"http://www.ombudsman.gov.tr/en/contents/files/pdf/Katrin%20Nyman-Metcalf.pdf","author":[{"family":"Nyman-Metcalf","given":"Katrin"}],"issued":{"date-parts":[["2014",6,8]]}}},{"id":4688,"uris":["http://zotero.org/users/1786553/items/4ZRWWKT8"],"uri":["http://zotero.org/users/1786553/items/4ZRWWKT8"],"itemData":{"id":4688,"type":"report","title":"Turkey 2014  Human Rights Report","collection-title":"Country Reports on Human Rights Practices for 2014","publisher":"U.S. Department of State","URL":"http://www.state.gov/j/drl/rls/hrrpt/humanrightsreport/index.htm","author":[{"family":"Bureau of Democracy, Human Rights and Labor","given":""}],"accessed":{"date-parts":[["2015",7,22]]}}},{"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sidR="00B22802">
        <w:rPr>
          <w:rFonts w:ascii="Palatino Linotype" w:hAnsi="Palatino Linotype" w:cs="Palatino Linotype"/>
        </w:rPr>
        <w:instrText>‐</w:instrText>
      </w:r>
      <w:r w:rsidR="00B22802">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rsidR="00B55EAD">
        <w:fldChar w:fldCharType="separate"/>
      </w:r>
      <w:r w:rsidR="0036380E" w:rsidRPr="0036380E">
        <w:t>(Yesil 2014; Kaya and Çakmur 2010; Ellis 2015; Kurban and Sözeri 2012; Turkey Task Force 2014; The Committee to Protect Journalists 2015; Corke et al. 2014; Nyman-Metcalf 2014; Bureau of Democracy, Human Rights and Labor 2015; Çarkoğlu and Yavuz 2010)</w:t>
      </w:r>
      <w:r w:rsidR="00B55EAD">
        <w:fldChar w:fldCharType="end"/>
      </w:r>
      <w:r w:rsidR="00B55EAD">
        <w:t>.</w:t>
      </w:r>
    </w:p>
    <w:p w14:paraId="75D5A4C2" w14:textId="0520CEC6" w:rsidR="00175650" w:rsidRDefault="00175650" w:rsidP="00A07FA0">
      <w:pPr>
        <w:pStyle w:val="Text"/>
      </w:pPr>
      <w:r>
        <w:tab/>
      </w:r>
      <w:proofErr w:type="spellStart"/>
      <w:r>
        <w:t>Hallin</w:t>
      </w:r>
      <w:proofErr w:type="spellEnd"/>
      <w:r>
        <w:t xml:space="preserve"> and Mancini categorize “pluralism” into </w:t>
      </w:r>
      <w:r w:rsidR="00C50FE2">
        <w:t xml:space="preserve">two as </w:t>
      </w:r>
      <w:r>
        <w:t xml:space="preserve">external and internal pluralism. While the former is about </w:t>
      </w:r>
      <w:r w:rsidR="00C50FE2">
        <w:t xml:space="preserve">the </w:t>
      </w:r>
      <w:r>
        <w:t xml:space="preserve">diversity of ideas </w:t>
      </w:r>
      <w:r w:rsidR="00C50FE2">
        <w:t xml:space="preserve">among different organizations (i.e., </w:t>
      </w:r>
      <w:r>
        <w:t>inter-media</w:t>
      </w:r>
      <w:r w:rsidR="00C50FE2">
        <w:t>)</w:t>
      </w:r>
      <w:r>
        <w:t xml:space="preserve">, the latter is concerned </w:t>
      </w:r>
      <w:r w:rsidR="00852D2D">
        <w:t>with</w:t>
      </w:r>
      <w:r>
        <w:t xml:space="preserve"> </w:t>
      </w:r>
      <w:r w:rsidR="00C50FE2">
        <w:t xml:space="preserve">the </w:t>
      </w:r>
      <w:r>
        <w:t>plurality</w:t>
      </w:r>
      <w:r w:rsidR="00C50FE2">
        <w:t xml:space="preserve"> within an organization (i.e., intra-media)</w:t>
      </w:r>
      <w:r>
        <w:t>.</w:t>
      </w:r>
    </w:p>
    <w:p w14:paraId="04F71FE0" w14:textId="5C082211" w:rsidR="000B3023" w:rsidRDefault="000B3023" w:rsidP="00A07FA0">
      <w:pPr>
        <w:pStyle w:val="Heading2"/>
      </w:pPr>
      <w:r>
        <w:t>Groups of Turkish News Media</w:t>
      </w:r>
    </w:p>
    <w:p w14:paraId="73B8C4DA" w14:textId="5250DB05" w:rsidR="0002407C" w:rsidRDefault="00947A88" w:rsidP="00CC4B2F">
      <w:r>
        <w:t>Categorizing Turkish news media by their political alignments</w:t>
      </w:r>
      <w:r w:rsidR="002F69B8">
        <w:t xml:space="preserve"> is a daunting task</w:t>
      </w:r>
      <w:r>
        <w:t>.</w:t>
      </w:r>
      <w:r w:rsidR="00BE25FE">
        <w:t xml:space="preserve"> On empirical grounds,</w:t>
      </w:r>
      <w:r>
        <w:t xml:space="preserve"> </w:t>
      </w:r>
      <w:r w:rsidR="00BE25FE">
        <w:t>s</w:t>
      </w:r>
      <w:r w:rsidR="000B3023">
        <w:t>uch a study need</w:t>
      </w:r>
      <w:r w:rsidR="00BE25FE">
        <w:t>s</w:t>
      </w:r>
      <w:r w:rsidR="000B3023">
        <w:t xml:space="preserve"> to </w:t>
      </w:r>
      <w:r w:rsidR="00BE25FE">
        <w:t xml:space="preserve">stand on content analysis, or other means </w:t>
      </w:r>
      <w:r w:rsidR="00017F2F">
        <w:t xml:space="preserve">of </w:t>
      </w:r>
      <w:r w:rsidR="007B6C29">
        <w:t xml:space="preserve">indirect </w:t>
      </w:r>
      <w:r w:rsidR="00017F2F">
        <w:t xml:space="preserve">measurements </w:t>
      </w:r>
      <w:r w:rsidR="002E146F">
        <w:t xml:space="preserve">such as </w:t>
      </w:r>
      <w:r w:rsidR="00184505">
        <w:t xml:space="preserve">scoring </w:t>
      </w:r>
      <w:r w:rsidR="002F69B8">
        <w:t>the</w:t>
      </w:r>
      <w:r w:rsidR="00017F2F">
        <w:t xml:space="preserve"> </w:t>
      </w:r>
      <w:r w:rsidR="00BE25FE">
        <w:t xml:space="preserve">political affiliations of </w:t>
      </w:r>
      <w:r w:rsidR="007F26A6">
        <w:t xml:space="preserve">the </w:t>
      </w:r>
      <w:r w:rsidR="00BE25FE">
        <w:t xml:space="preserve">journalists, </w:t>
      </w:r>
      <w:r w:rsidR="007F26A6">
        <w:t>measuring the partisanship of the audience</w:t>
      </w:r>
      <w:r w:rsidR="00BE25FE">
        <w:t xml:space="preserve">, </w:t>
      </w:r>
      <w:r w:rsidR="007F26A6">
        <w:t xml:space="preserve">or </w:t>
      </w:r>
      <w:r w:rsidR="002E146F">
        <w:t xml:space="preserve">examining </w:t>
      </w:r>
      <w:r w:rsidR="007F26A6">
        <w:t xml:space="preserve">the </w:t>
      </w:r>
      <w:r w:rsidR="00BE25FE">
        <w:t xml:space="preserve">ownership structures </w:t>
      </w:r>
      <w:r w:rsidR="007F26A6">
        <w:t xml:space="preserve">and </w:t>
      </w:r>
      <w:r w:rsidR="00BE25FE">
        <w:t>funding sources</w:t>
      </w:r>
      <w:r w:rsidR="002E2C1E">
        <w:t xml:space="preserve"> </w:t>
      </w:r>
      <w:r w:rsidR="002E2C1E">
        <w:fldChar w:fldCharType="begin"/>
      </w:r>
      <w:r w:rsidR="002E2C1E">
        <w:instrText xml:space="preserve"> ADDIN ZOTERO_ITEM CSL_CITATION {"citationID":"njeFLZiS","properties":{"formattedCitation":"{\\rtf (Yesil 2014; \\uc0\\u199{}arko\\uc0\\u287{}lu and Yavuz 2010)}","plainCitation":"(Yesil 2014; Çarkoğlu and Yavuz 2010)"},"citationItems":[{"id":4691,"uris":["http://zotero.org/users/1786553/items/WVMZGD2M"],"uri":["http://zotero.org/users/1786553/items/WVMZGD2M"],"itemData":{"id":4691,"type":"article-journal","title":"Press Censorship in Turkey: Networks of State Power, Commercial Pressures, and Self-Censorship: Press Censorship in Turkey","container-title":"Communication, Culture &amp; Critique","page":"154-173","volume":"7","issue":"2","source":"CrossRef","DOI":"10.1111/cccr.12049","ISSN":"17539129","shortTitle":"Press Censorship in Turkey","language":"en","author":[{"family":"Yesil","given":"Bilge"}],"issued":{"date-parts":[["2014",6]]},"accessed":{"date-parts":[["2015",7,22]]}}},{"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sidR="002E2C1E">
        <w:rPr>
          <w:rFonts w:ascii="Palatino Linotype" w:hAnsi="Palatino Linotype" w:cs="Palatino Linotype"/>
        </w:rPr>
        <w:instrText>‐</w:instrText>
      </w:r>
      <w:r w:rsidR="002E2C1E">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rsidR="002E2C1E">
        <w:fldChar w:fldCharType="separate"/>
      </w:r>
      <w:r w:rsidR="002E2C1E" w:rsidRPr="002E2C1E">
        <w:t>(Yesil 2014; Çarkoğlu and Yavuz 2010)</w:t>
      </w:r>
      <w:r w:rsidR="002E2C1E">
        <w:fldChar w:fldCharType="end"/>
      </w:r>
      <w:r w:rsidR="00A07FA0">
        <w:t xml:space="preserve">. </w:t>
      </w:r>
    </w:p>
    <w:p w14:paraId="46921C63" w14:textId="05F5125A" w:rsidR="00A60DB1" w:rsidRDefault="00CC4B2F" w:rsidP="00A03DAA">
      <w:r>
        <w:tab/>
      </w:r>
      <w:r w:rsidR="00976C95">
        <w:t xml:space="preserve">Kaya and </w:t>
      </w:r>
      <w:proofErr w:type="spellStart"/>
      <w:r w:rsidR="00976C95" w:rsidRPr="00120403">
        <w:t>Çakmur</w:t>
      </w:r>
      <w:proofErr w:type="spellEnd"/>
      <w:r w:rsidR="00976C95">
        <w:t xml:space="preserve"> </w:t>
      </w:r>
      <w:r w:rsidR="00A03DAA">
        <w:t>provide a historical background of</w:t>
      </w:r>
      <w:r w:rsidR="00976C95">
        <w:t xml:space="preserve"> the linkages between the media and politics in Turkey</w:t>
      </w:r>
      <w:r w:rsidR="00A03DAA">
        <w:t xml:space="preserve"> and </w:t>
      </w:r>
      <w:r w:rsidR="00976C95">
        <w:t xml:space="preserve">assert that </w:t>
      </w:r>
      <w:r w:rsidR="00A03DAA">
        <w:t xml:space="preserve">(by the late 2000s) </w:t>
      </w:r>
      <w:r w:rsidR="00976C95">
        <w:t xml:space="preserve">the Turkish media is sharply divided into two camps </w:t>
      </w:r>
      <w:r w:rsidR="007E69CE">
        <w:t xml:space="preserve">as pro- and anti-government </w:t>
      </w:r>
      <w:r w:rsidR="00976C95">
        <w:fldChar w:fldCharType="begin"/>
      </w:r>
      <w:r w:rsidR="00976C95">
        <w:instrText xml:space="preserve"> ADDIN ZOTERO_ITEM CSL_CITATION {"citationID":"bmGXD1zQ","properties":{"formattedCitation":"{\\rtf (Kaya and \\uc0\\u199{}akmur 2010)}","plainCitation":"(Kaya and Çakmur 2010)"},"citationItems":[{"id":4675,"uris":["http://zotero.org/users/1786553/items/DBB3MUNC"],"uri":["http://zotero.org/users/1786553/items/DBB3MUNC"],"itemData":{"id":4675,"type":"article-journal","title":"Politics and the Mass Media in Turkey","container-title":"Turkish Studies","page":"521-537","volume":"11","issue":"4","source":"Taylor and Francis+NEJM","abstract":"This article sets out to examine the linkages between the media and politics in Turkey. It argues that, rooted in the world of politics from the outset, Turkish media has always been marked by a high degree of political parallelism. As regulator and funder, the state, making up the political majority, exerted strong control over the media. In the 1990s, the shift to a globalized market and the explosive growth of private broadcasting did not decrease the high degree of political parallelism. Instead, it enabled media owners to use their media properties to intervene in political decisions that have a central role in capital accumulation. Today, deeply divided into two camps, media is the principal locus of bitter political strife.","DOI":"10.1080/14683849.2010.540112","ISSN":"1468-3849","author":[{"family":"Kaya","given":"Raşit"},{"family":"Çakmur","given":"Barış"}],"issued":{"date-parts":[["2010",12,1]]},"accessed":{"date-parts":[["2015",7,18]]}}}],"schema":"https://github.com/citation-style-language/schema/raw/master/csl-citation.json"} </w:instrText>
      </w:r>
      <w:r w:rsidR="00976C95">
        <w:fldChar w:fldCharType="separate"/>
      </w:r>
      <w:r w:rsidR="00976C95" w:rsidRPr="00976C95">
        <w:t>(Kaya and Çakmur 2010)</w:t>
      </w:r>
      <w:r w:rsidR="00976C95">
        <w:fldChar w:fldCharType="end"/>
      </w:r>
      <w:r w:rsidR="00976C95">
        <w:t>.</w:t>
      </w:r>
      <w:r w:rsidR="007E69CE">
        <w:t xml:space="preserve"> On the other hand, a</w:t>
      </w:r>
      <w:r w:rsidR="007E69CE" w:rsidRPr="007E69CE">
        <w:t xml:space="preserve"> Freedom House Special Report</w:t>
      </w:r>
      <w:r w:rsidR="007E69CE">
        <w:t xml:space="preserve"> of 2014</w:t>
      </w:r>
      <w:r w:rsidR="00976C95">
        <w:t xml:space="preserve"> </w:t>
      </w:r>
      <w:r w:rsidR="007E69CE">
        <w:t>reviews</w:t>
      </w:r>
      <w:r w:rsidR="00D678D9">
        <w:t xml:space="preserve"> the</w:t>
      </w:r>
      <w:r w:rsidR="007E69CE">
        <w:t xml:space="preserve"> </w:t>
      </w:r>
      <w:r w:rsidR="003A13AB">
        <w:t xml:space="preserve">ideological profiles of most of the Turkish media </w:t>
      </w:r>
      <w:r w:rsidR="007E69CE">
        <w:t xml:space="preserve">as </w:t>
      </w:r>
      <w:r w:rsidR="003A13AB">
        <w:t>“</w:t>
      </w:r>
      <w:r w:rsidR="007E69CE">
        <w:t xml:space="preserve">well-known and </w:t>
      </w:r>
      <w:r w:rsidR="003A13AB">
        <w:t xml:space="preserve">clear-cut political allegiances” </w:t>
      </w:r>
      <w:r w:rsidR="00D678D9">
        <w:t>and names</w:t>
      </w:r>
      <w:r w:rsidR="00A07FA0">
        <w:t xml:space="preserve"> </w:t>
      </w:r>
      <w:r w:rsidR="00B25C38">
        <w:t>five</w:t>
      </w:r>
      <w:r w:rsidR="00A07FA0">
        <w:t xml:space="preserve"> (as </w:t>
      </w:r>
      <w:proofErr w:type="spellStart"/>
      <w:r w:rsidR="00A07FA0" w:rsidRPr="00A07FA0">
        <w:rPr>
          <w:i/>
        </w:rPr>
        <w:t>Kemalist</w:t>
      </w:r>
      <w:proofErr w:type="spellEnd"/>
      <w:r w:rsidR="00A07FA0">
        <w:t xml:space="preserve">, </w:t>
      </w:r>
      <w:r w:rsidR="00A07FA0" w:rsidRPr="00A07FA0">
        <w:rPr>
          <w:i/>
        </w:rPr>
        <w:t>leftist</w:t>
      </w:r>
      <w:r w:rsidR="00A07FA0">
        <w:t xml:space="preserve">, </w:t>
      </w:r>
      <w:r w:rsidR="00A07FA0" w:rsidRPr="00A07FA0">
        <w:rPr>
          <w:i/>
        </w:rPr>
        <w:t>Islamist</w:t>
      </w:r>
      <w:r w:rsidR="00A07FA0">
        <w:t xml:space="preserve">, </w:t>
      </w:r>
      <w:r w:rsidR="00A07FA0" w:rsidRPr="00A07FA0">
        <w:rPr>
          <w:i/>
        </w:rPr>
        <w:t>associated with Gulen movement</w:t>
      </w:r>
      <w:r w:rsidR="00B25C38">
        <w:rPr>
          <w:i/>
        </w:rPr>
        <w:t xml:space="preserve"> </w:t>
      </w:r>
      <w:r w:rsidR="00B25C38" w:rsidRPr="00B25C38">
        <w:t>and</w:t>
      </w:r>
      <w:r w:rsidR="00B25C38">
        <w:t xml:space="preserve"> </w:t>
      </w:r>
      <w:bookmarkStart w:id="1" w:name="OLE_LINK7"/>
      <w:bookmarkStart w:id="2" w:name="OLE_LINK8"/>
      <w:r w:rsidR="00B25C38">
        <w:rPr>
          <w:i/>
        </w:rPr>
        <w:t xml:space="preserve">mouthpieces </w:t>
      </w:r>
      <w:bookmarkEnd w:id="1"/>
      <w:bookmarkEnd w:id="2"/>
      <w:r w:rsidR="00B25C38">
        <w:rPr>
          <w:i/>
        </w:rPr>
        <w:t>for the government</w:t>
      </w:r>
      <w:r w:rsidR="00A07FA0">
        <w:t xml:space="preserve">), </w:t>
      </w:r>
      <w:r w:rsidR="003A13AB">
        <w:t xml:space="preserve">while still considering a group of </w:t>
      </w:r>
      <w:r w:rsidR="00085D0F">
        <w:t>the</w:t>
      </w:r>
      <w:r w:rsidR="00D678D9">
        <w:t xml:space="preserve"> rest</w:t>
      </w:r>
      <w:r w:rsidR="00085D0F">
        <w:t xml:space="preserve"> </w:t>
      </w:r>
      <w:r w:rsidR="003A13AB">
        <w:t xml:space="preserve">as “mainstream” </w:t>
      </w:r>
      <w:r w:rsidR="003A13AB">
        <w:fldChar w:fldCharType="begin"/>
      </w:r>
      <w:r w:rsidR="003A13AB">
        <w:instrText xml:space="preserve"> ADDIN ZOTERO_ITEM CSL_CITATION {"citationID":"RY32AkN0","properties":{"formattedCitation":"(Corke et al. 2014)","plainCitation":"(Corke et al. 2014)"},"citationItems":[{"id":4694,"uris":["http://zotero.org/users/1786553/items/XKUQFS8Q"],"uri":["http://zotero.org/users/1786553/items/XKUQFS8Q"],"itemData":{"id":4694,"type":"article-journal","title":"Democracy in Crisis: Corruption, Media, and Power in Turkey","container-title":"A Freedom House Special Report","author":[{"family":"Corke","given":"Susan"},{"family":"Finkel","given":"Andrew"},{"family":"Kramer","given":"David J"},{"family":"Robbins","given":"Carla Anne"},{"family":"Schenkkan","given":"Nate"}],"issued":{"date-parts":[["2014",3]]}}}],"schema":"https://github.com/citation-style-language/schema/raw/master/csl-citation.json"} </w:instrText>
      </w:r>
      <w:r w:rsidR="003A13AB">
        <w:fldChar w:fldCharType="separate"/>
      </w:r>
      <w:r w:rsidR="003A13AB">
        <w:rPr>
          <w:noProof/>
        </w:rPr>
        <w:t>(Corke et al. 2014)</w:t>
      </w:r>
      <w:r w:rsidR="003A13AB">
        <w:fldChar w:fldCharType="end"/>
      </w:r>
      <w:r w:rsidR="003A13AB">
        <w:t xml:space="preserve">. </w:t>
      </w:r>
      <w:r w:rsidR="001436B9">
        <w:t xml:space="preserve">Acknowledging </w:t>
      </w:r>
      <w:r w:rsidR="00947A88">
        <w:t xml:space="preserve">empirical and </w:t>
      </w:r>
      <w:r w:rsidR="001436B9">
        <w:t>normative risks</w:t>
      </w:r>
      <w:r w:rsidR="00B25C38">
        <w:t xml:space="preserve"> -</w:t>
      </w:r>
      <w:r w:rsidR="00D678D9">
        <w:t>of lack of data and a</w:t>
      </w:r>
      <w:r w:rsidR="00D678D9" w:rsidRPr="00A03DAA">
        <w:t xml:space="preserve"> </w:t>
      </w:r>
      <w:r w:rsidR="00A03DAA" w:rsidRPr="00A03DAA">
        <w:t>scrupulous</w:t>
      </w:r>
      <w:r w:rsidR="00A03DAA">
        <w:t xml:space="preserve"> </w:t>
      </w:r>
      <w:r w:rsidR="00D678D9">
        <w:t>methodology</w:t>
      </w:r>
      <w:r w:rsidR="00B25C38">
        <w:t>-</w:t>
      </w:r>
      <w:r w:rsidR="001436B9">
        <w:t xml:space="preserve">, </w:t>
      </w:r>
      <w:proofErr w:type="spellStart"/>
      <w:r w:rsidR="001436B9">
        <w:t>Yesil</w:t>
      </w:r>
      <w:proofErr w:type="spellEnd"/>
      <w:r w:rsidR="00D678D9">
        <w:t xml:space="preserve"> also</w:t>
      </w:r>
      <w:r w:rsidR="001436B9">
        <w:t xml:space="preserve"> </w:t>
      </w:r>
      <w:r w:rsidR="00947A88">
        <w:t>categorizes major</w:t>
      </w:r>
      <w:r w:rsidR="001436B9">
        <w:t xml:space="preserve"> Turkish newspapers according to their political alignments: </w:t>
      </w:r>
      <w:r w:rsidR="00947A88">
        <w:t>“</w:t>
      </w:r>
      <w:r w:rsidR="001436B9">
        <w:t>AKP-friendly</w:t>
      </w:r>
      <w:r w:rsidR="00947A88">
        <w:t>”</w:t>
      </w:r>
      <w:r w:rsidR="001436B9">
        <w:t xml:space="preserve">, </w:t>
      </w:r>
      <w:r w:rsidR="00947A88">
        <w:t>“highly-critical of the government” and “mainstream”</w:t>
      </w:r>
      <w:r w:rsidR="001436B9">
        <w:t xml:space="preserve"> </w:t>
      </w:r>
      <w:r w:rsidR="001436B9">
        <w:fldChar w:fldCharType="begin"/>
      </w:r>
      <w:r w:rsidR="001436B9">
        <w:instrText xml:space="preserve"> ADDIN ZOTERO_ITEM CSL_CITATION {"citationID":"hdmjvnJ8","properties":{"formattedCitation":"(Yesil 2014)","plainCitation":"(Yesil 2014)"},"citationItems":[{"id":4691,"uris":["http://zotero.org/users/1786553/items/WVMZGD2M"],"uri":["http://zotero.org/users/1786553/items/WVMZGD2M"],"itemData":{"id":4691,"type":"article-journal","title":"Press Censorship in Turkey: Networks of State Power, Commercial Pressures, and Self-Censorship: Press Censorship in Turkey","container-title":"Communication, Culture &amp; Critique","page":"154-173","volume":"7","issue":"2","source":"CrossRef","DOI":"10.1111/cccr.12049","ISSN":"17539129","shortTitle":"Press Censorship in Turkey","language":"en","author":[{"family":"Yesil","given":"Bilge"}],"issued":{"date-parts":[["2014",6]]},"accessed":{"date-parts":[["2015",7,22]]}}}],"schema":"https://github.com/citation-style-language/schema/raw/master/csl-citation.json"} </w:instrText>
      </w:r>
      <w:r w:rsidR="001436B9">
        <w:fldChar w:fldCharType="separate"/>
      </w:r>
      <w:r w:rsidR="001436B9">
        <w:rPr>
          <w:noProof/>
        </w:rPr>
        <w:t>(Yesil 2014)</w:t>
      </w:r>
      <w:r w:rsidR="001436B9">
        <w:fldChar w:fldCharType="end"/>
      </w:r>
      <w:r w:rsidR="00947A88">
        <w:t>.</w:t>
      </w:r>
      <w:r w:rsidR="00B22802">
        <w:t xml:space="preserve"> A report by Rethink Institute </w:t>
      </w:r>
      <w:r w:rsidR="00BA651A">
        <w:t xml:space="preserve">follows a more explicit taxonomy and </w:t>
      </w:r>
      <w:r w:rsidR="00887F24">
        <w:t>clusters</w:t>
      </w:r>
      <w:r w:rsidR="00B22802">
        <w:t xml:space="preserve"> the Turkish media into five</w:t>
      </w:r>
      <w:r w:rsidR="00887F24">
        <w:t xml:space="preserve"> groups</w:t>
      </w:r>
      <w:r w:rsidR="00B22802">
        <w:t xml:space="preserve"> (loyal, public, pool, restrained and </w:t>
      </w:r>
      <w:r w:rsidR="00BA651A">
        <w:t>opposition media); alth</w:t>
      </w:r>
      <w:r w:rsidR="00B25C38">
        <w:t>ough</w:t>
      </w:r>
      <w:r w:rsidR="00D678D9">
        <w:t xml:space="preserve"> </w:t>
      </w:r>
      <w:r w:rsidR="00BA651A">
        <w:t>descriptions for</w:t>
      </w:r>
      <w:r w:rsidR="00B22802">
        <w:t xml:space="preserve"> each category</w:t>
      </w:r>
      <w:r w:rsidR="00BA651A">
        <w:t xml:space="preserve"> is provided</w:t>
      </w:r>
      <w:r w:rsidR="00B22802">
        <w:t xml:space="preserve">, </w:t>
      </w:r>
      <w:r w:rsidR="00BA651A">
        <w:t>i</w:t>
      </w:r>
      <w:r w:rsidR="00B22802">
        <w:t xml:space="preserve">t still lacks a </w:t>
      </w:r>
      <w:r w:rsidR="00E914B3">
        <w:t xml:space="preserve">clear </w:t>
      </w:r>
      <w:r w:rsidR="00B22802">
        <w:t xml:space="preserve">methodology and empirical support of how each individual media outlet </w:t>
      </w:r>
      <w:r w:rsidR="00E914B3">
        <w:t xml:space="preserve">is classified </w:t>
      </w:r>
      <w:r w:rsidR="00B22802">
        <w:fldChar w:fldCharType="begin"/>
      </w:r>
      <w:r w:rsidR="00B22802">
        <w:instrText xml:space="preserve"> ADDIN ZOTERO_ITEM CSL_CITATION {"citationID":"8hHgTnC9","properties":{"formattedCitation":"(Turkey Task Force 2014)","plainCitation":"(Turkey Task Force 2014)"},"citationItems":[{"id":4699,"uris":["http://zotero.org/users/1786553/items/FD67RKS5"],"uri":["http://zotero.org/users/1786553/items/FD67RKS5"],"itemData":{"id":4699,"type":"article-journal","title":"Diminishing Press Freedom in Turkey","container-title":"Rethink Institute","volume":"Rethink Paper 18","abstract":"This paper provides insights into the extent and changing nature of government infringement on press freedom over the last few years and explains mechanisms by which the AKP government controls the media is the ownership structure of the sector.","URL":"http://www.rethinkinstitute.org/diminishing-press-freedom-turkey-2/","ISSN":"978-1-938300-24-0","author":[{"family":"Turkey Task Force","given":""}],"issued":{"date-parts":[["2014",11]]},"accessed":{"date-parts":[["2015",7,22]]}}}],"schema":"https://github.com/citation-style-language/schema/raw/master/csl-citation.json"} </w:instrText>
      </w:r>
      <w:r w:rsidR="00B22802">
        <w:fldChar w:fldCharType="separate"/>
      </w:r>
      <w:r w:rsidR="00B22802">
        <w:rPr>
          <w:noProof/>
        </w:rPr>
        <w:t>(Turkey Task Force 2014)</w:t>
      </w:r>
      <w:r w:rsidR="00B22802">
        <w:fldChar w:fldCharType="end"/>
      </w:r>
      <w:r w:rsidR="00A60DB1">
        <w:t>.</w:t>
      </w:r>
    </w:p>
    <w:p w14:paraId="07FB0154" w14:textId="605BCCCF" w:rsidR="00A60DB1" w:rsidRDefault="00A60DB1" w:rsidP="00A03DAA">
      <w:r>
        <w:tab/>
        <w:t xml:space="preserve">To the best of my knowledge there is only </w:t>
      </w:r>
      <w:r w:rsidR="004820DC">
        <w:t xml:space="preserve">a single study </w:t>
      </w:r>
      <w:r w:rsidR="00A60430">
        <w:fldChar w:fldCharType="begin"/>
      </w:r>
      <w:r w:rsidR="00A60430">
        <w:instrText xml:space="preserve"> ADDIN ZOTERO_ITEM CSL_CITATION {"citationID":"2vkgOO08","properties":{"formattedCitation":"{\\rtf (\\uc0\\u199{}arko\\uc0\\u287{}lu, Baruh, and Y\\uc0\\u305{}ld\\uc0\\u305{}r\\uc0\\u305{}m 2014)}","plainCitation":"(Çarkoğlu, Baruh, and Yıldırım 2014)"},"citationItems":[{"id":4716,"uris":["http://zotero.org/users/1786553/items/3BETBHPJ"],"uri":["http://zotero.org/users/1786553/items/3BETBHPJ"],"itemData":{"id":4716,"type":"article-journal","title":"Press-Party Parallelism and Polarization of News Media during an Election Campaign The Case of the 2011 Turkish Elections","container-title":"The International Journal of Press/Politics","page":"295-317","volume":"19","issue":"3","source":"hij.sagepub.com.mutex.gmu.edu","abstract":"The aim of this article is to examine press-party parallelism during the 2011 national elections in Turkey. The article reports findings from a content analysis of 9,127 news articles and editorial columns from fifteen newspapers regarding the trajectory of press-party parallelism over the course of the twelve-week national elections campaign period. We focus on two indicators of press-party parallelism: (1) respective “voice” given to the two leading parties, calculated as the ratio of news that quoted sources from the incumbent Adalet ve Kalkınma Partisi (AKP) to the leading opposition party Cumhuriyet Halk Partisi (CHP) and (2) news articles’ tones toward AKP and CHP. The newspapers that were content analyzed were first categorized into three groups based on survey data regarding the voting intentions of their readers: (1) a group of “conservative” newspapers whose readers intended to vote primarily for AKP, (2) a group of “mainstream broadsheets,” and (3) a group of “opposition” newspapers with a readership base intending to vote for CHP. The findings suggest that over the course of the election campaign, internal pluralism in both conservative and opposition papers declined in terms of voice given to respective parties and tone of news coverage.","DOI":"10.1177/1940161214528994","ISSN":"1940-1612, 1940-1620","journalAbbreviation":"The International Journal of Press/Politics","language":"en","author":[{"family":"Çarkoğlu","given":"Ali"},{"family":"Baruh","given":"Lemi"},{"family":"Yıldırım","given":"Kerem"}],"issued":{"date-parts":[["2014",7,1]]},"accessed":{"date-parts":[["2015",7,22]]}}}],"schema":"https://github.com/citation-style-language/schema/raw/master/csl-citation.json"} </w:instrText>
      </w:r>
      <w:r w:rsidR="00A60430">
        <w:fldChar w:fldCharType="separate"/>
      </w:r>
      <w:r w:rsidR="00A60430" w:rsidRPr="00A60430">
        <w:t>(Çarkoğlu, Baruh, and Yıldırım 2014)</w:t>
      </w:r>
      <w:r w:rsidR="00A60430">
        <w:fldChar w:fldCharType="end"/>
      </w:r>
      <w:r w:rsidR="00A60430">
        <w:t xml:space="preserve"> </w:t>
      </w:r>
      <w:r w:rsidR="004820DC">
        <w:t xml:space="preserve">on grouping Turkish news media </w:t>
      </w:r>
      <w:r>
        <w:t>that stands</w:t>
      </w:r>
      <w:r w:rsidR="004820DC">
        <w:t xml:space="preserve"> on empi</w:t>
      </w:r>
      <w:r>
        <w:t xml:space="preserve">rical grounds. Based on a </w:t>
      </w:r>
      <w:r w:rsidR="00153D55">
        <w:lastRenderedPageBreak/>
        <w:t xml:space="preserve">face-to-face </w:t>
      </w:r>
      <w:r>
        <w:t>survey data</w:t>
      </w:r>
      <w:r w:rsidR="00153D55" w:rsidRPr="00686AE7">
        <w:rPr>
          <w:rStyle w:val="FootnoteReference"/>
        </w:rPr>
        <w:footnoteReference w:id="8"/>
      </w:r>
      <w:r>
        <w:t xml:space="preserve"> of 687 participants “reading” one of the 15 newspapers examined, 569 of them also expressed whom they would vote for -among the four parties in the parliament.</w:t>
      </w:r>
      <w:r w:rsidR="004820DC">
        <w:t xml:space="preserve"> </w:t>
      </w:r>
      <w:r w:rsidR="002C5992">
        <w:t xml:space="preserve">Although </w:t>
      </w:r>
      <w:r w:rsidR="003B25D8">
        <w:t xml:space="preserve">the </w:t>
      </w:r>
      <w:r w:rsidR="002C5992">
        <w:t>authors note that the survey is “nation</w:t>
      </w:r>
      <w:r w:rsidR="002C5992" w:rsidRPr="002C5992">
        <w:t>ally representative</w:t>
      </w:r>
      <w:r w:rsidR="002C5992">
        <w:t>”</w:t>
      </w:r>
      <w:r w:rsidR="00A45839">
        <w:t>;</w:t>
      </w:r>
      <w:r w:rsidR="002C5992" w:rsidRPr="002C5992">
        <w:t xml:space="preserve"> </w:t>
      </w:r>
      <w:r w:rsidR="002C5992">
        <w:t xml:space="preserve">my main concern </w:t>
      </w:r>
      <w:r w:rsidR="00237B79">
        <w:t xml:space="preserve">is </w:t>
      </w:r>
      <w:r w:rsidR="005F1084">
        <w:t xml:space="preserve">about </w:t>
      </w:r>
      <w:r w:rsidR="002C5992">
        <w:t>its sample size.</w:t>
      </w:r>
      <w:r w:rsidR="00586F5E">
        <w:t xml:space="preserve"> A case supporting my concern </w:t>
      </w:r>
      <w:r w:rsidR="00686EAF">
        <w:t xml:space="preserve">also </w:t>
      </w:r>
      <w:r w:rsidR="00FA5E59">
        <w:t>mentioned in</w:t>
      </w:r>
      <w:r w:rsidR="00586F5E">
        <w:t xml:space="preserve"> a footnote that </w:t>
      </w:r>
      <w:r w:rsidR="00686EAF">
        <w:t xml:space="preserve">for a particular newspaper </w:t>
      </w:r>
      <w:r w:rsidR="00586F5E">
        <w:t xml:space="preserve">only 14 respondents indicated </w:t>
      </w:r>
      <w:r w:rsidR="00686EAF">
        <w:t xml:space="preserve">that they </w:t>
      </w:r>
      <w:r w:rsidR="00586F5E">
        <w:t xml:space="preserve">were </w:t>
      </w:r>
      <w:r w:rsidR="00686EAF">
        <w:t xml:space="preserve">reading it, and its </w:t>
      </w:r>
      <w:r w:rsidR="00AA11AE">
        <w:t xml:space="preserve">factor score categorized it as </w:t>
      </w:r>
      <w:r w:rsidR="00686EAF" w:rsidRPr="00AA11AE">
        <w:rPr>
          <w:i/>
        </w:rPr>
        <w:t>opposition</w:t>
      </w:r>
      <w:r w:rsidR="00AA11AE">
        <w:t>, whereas “</w:t>
      </w:r>
      <w:r w:rsidR="00AA11AE" w:rsidRPr="00AA11AE">
        <w:t xml:space="preserve">addition of a few more AKP readers would have led the </w:t>
      </w:r>
      <w:r w:rsidR="00AA11AE">
        <w:t xml:space="preserve">newspaper to be categorized as </w:t>
      </w:r>
      <w:r w:rsidR="00AA11AE" w:rsidRPr="00AA11AE">
        <w:rPr>
          <w:i/>
        </w:rPr>
        <w:t>mainstream</w:t>
      </w:r>
      <w:r w:rsidR="00AA11AE" w:rsidRPr="00AA11AE">
        <w:t>”</w:t>
      </w:r>
      <w:r w:rsidR="00913231">
        <w:t>.</w:t>
      </w:r>
      <w:r w:rsidR="009942A1">
        <w:t xml:space="preserve"> Following a factor ana</w:t>
      </w:r>
      <w:r w:rsidR="00A60430">
        <w:t>lysis approach authors adopt</w:t>
      </w:r>
      <w:r w:rsidR="009942A1">
        <w:t xml:space="preserve"> </w:t>
      </w:r>
      <w:r w:rsidR="00AF7A96">
        <w:t>one-dimensional AKP-CHP view of political alignment</w:t>
      </w:r>
      <w:r w:rsidR="00A60430">
        <w:t xml:space="preserve"> for newspapers and classify them </w:t>
      </w:r>
      <w:r w:rsidR="00AF7A96">
        <w:t xml:space="preserve">as conservative, mainstream and opposition </w:t>
      </w:r>
      <w:r w:rsidR="00AF7A96">
        <w:fldChar w:fldCharType="begin"/>
      </w:r>
      <w:r w:rsidR="00AF7A96">
        <w:instrText xml:space="preserve"> ADDIN ZOTERO_ITEM CSL_CITATION {"citationID":"Be6CMFfm","properties":{"formattedCitation":"{\\rtf (\\uc0\\u199{}arko\\uc0\\u287{}lu, Baruh, and Y\\uc0\\u305{}ld\\uc0\\u305{}r\\uc0\\u305{}m 2014)}","plainCitation":"(Çarkoğlu, Baruh, and Yıldırım 2014)"},"citationItems":[{"id":4716,"uris":["http://zotero.org/users/1786553/items/3BETBHPJ"],"uri":["http://zotero.org/users/1786553/items/3BETBHPJ"],"itemData":{"id":4716,"type":"article-journal","title":"Press-Party Parallelism and Polarization of News Media during an Election Campaign The Case of the 2011 Turkish Elections","container-title":"The International Journal of Press/Politics","page":"295-317","volume":"19","issue":"3","source":"hij.sagepub.com.mutex.gmu.edu","abstract":"The aim of this article is to examine press-party parallelism during the 2011 national elections in Turkey. The article reports findings from a content analysis of 9,127 news articles and editorial columns from fifteen newspapers regarding the trajectory of press-party parallelism over the course of the twelve-week national elections campaign period. We focus on two indicators of press-party parallelism: (1) respective “voice” given to the two leading parties, calculated as the ratio of news that quoted sources from the incumbent Adalet ve Kalkınma Partisi (AKP) to the leading opposition party Cumhuriyet Halk Partisi (CHP) and (2) news articles’ tones toward AKP and CHP. The newspapers that were content analyzed were first categorized into three groups based on survey data regarding the voting intentions of their readers: (1) a group of “conservative” newspapers whose readers intended to vote primarily for AKP, (2) a group of “mainstream broadsheets,” and (3) a group of “opposition” newspapers with a readership base intending to vote for CHP. The findings suggest that over the course of the election campaign, internal pluralism in both conservative and opposition papers declined in terms of voice given to respective parties and tone of news coverage.","DOI":"10.1177/1940161214528994","ISSN":"1940-1612, 1940-1620","journalAbbreviation":"The International Journal of Press/Politics","language":"en","author":[{"family":"Çarkoğlu","given":"Ali"},{"family":"Baruh","given":"Lemi"},{"family":"Yıldırım","given":"Kerem"}],"issued":{"date-parts":[["2014",7,1]]},"accessed":{"date-parts":[["2015",7,22]]}}}],"schema":"https://github.com/citation-style-language/schema/raw/master/csl-citation.json"} </w:instrText>
      </w:r>
      <w:r w:rsidR="00AF7A96">
        <w:fldChar w:fldCharType="separate"/>
      </w:r>
      <w:r w:rsidR="00AF7A96" w:rsidRPr="00AF7A96">
        <w:t>(Çarkoğlu, Baruh, and Yıldırım 2014)</w:t>
      </w:r>
      <w:r w:rsidR="00AF7A96">
        <w:fldChar w:fldCharType="end"/>
      </w:r>
      <w:r w:rsidR="00AF7A96">
        <w:t>.</w:t>
      </w:r>
      <w:r w:rsidR="009942A1">
        <w:t xml:space="preserve"> </w:t>
      </w:r>
      <w:r w:rsidR="00586F5E">
        <w:t xml:space="preserve"> </w:t>
      </w:r>
    </w:p>
    <w:p w14:paraId="5331F135" w14:textId="5F65CF79" w:rsidR="00BE13C1" w:rsidRDefault="00D7372B" w:rsidP="00D7372B">
      <w:pPr>
        <w:pStyle w:val="Text"/>
      </w:pPr>
      <w:r>
        <w:tab/>
      </w:r>
      <w:r w:rsidR="00D64218">
        <w:t xml:space="preserve">Exploiting </w:t>
      </w:r>
      <w:r w:rsidR="001A5FBE">
        <w:t>subscriber information of news organizations on Twitter</w:t>
      </w:r>
      <w:r w:rsidR="00887F24">
        <w:t>,</w:t>
      </w:r>
      <w:r w:rsidR="00D64218">
        <w:t xml:space="preserve"> </w:t>
      </w:r>
      <w:r w:rsidR="00887F24">
        <w:t xml:space="preserve">I </w:t>
      </w:r>
      <w:r w:rsidR="00D64218">
        <w:t xml:space="preserve">first </w:t>
      </w:r>
      <w:r w:rsidR="00887F24">
        <w:t xml:space="preserve">propose a </w:t>
      </w:r>
      <w:r w:rsidR="00D64218">
        <w:t xml:space="preserve">readership similarity metric of news </w:t>
      </w:r>
      <w:r w:rsidR="001A5FBE">
        <w:t>organizations</w:t>
      </w:r>
      <w:r w:rsidR="00A340C7">
        <w:t>. T</w:t>
      </w:r>
      <w:r w:rsidR="00D64218">
        <w:t xml:space="preserve">hen by adopting a network theoretic approach I provide a </w:t>
      </w:r>
      <w:r w:rsidR="00887F24">
        <w:t xml:space="preserve">computational framework for </w:t>
      </w:r>
      <w:r w:rsidR="001A5FBE">
        <w:t>clustering them</w:t>
      </w:r>
      <w:r w:rsidR="00887F24">
        <w:t>.</w:t>
      </w:r>
      <w:r w:rsidR="001039DC">
        <w:t xml:space="preserve"> </w:t>
      </w:r>
      <w:r>
        <w:t>Finally, I compare</w:t>
      </w:r>
      <w:r w:rsidR="00A61D0C">
        <w:t xml:space="preserve"> these empirical</w:t>
      </w:r>
      <w:r w:rsidR="001039DC">
        <w:t xml:space="preserve"> </w:t>
      </w:r>
      <w:r w:rsidR="00A61D0C">
        <w:t>finding</w:t>
      </w:r>
      <w:r w:rsidR="001039DC">
        <w:t>s with the subjective</w:t>
      </w:r>
      <w:r w:rsidR="00D64218">
        <w:t xml:space="preserve"> </w:t>
      </w:r>
      <w:r w:rsidR="001039DC">
        <w:t xml:space="preserve">groupings of the publications mentioned. </w:t>
      </w:r>
      <w:r w:rsidR="002A461B">
        <w:t>Details of t</w:t>
      </w:r>
      <w:r w:rsidR="00D64218">
        <w:t xml:space="preserve">he data, methodology and the </w:t>
      </w:r>
      <w:r w:rsidR="000E0F7A">
        <w:t xml:space="preserve">findings </w:t>
      </w:r>
      <w:r w:rsidR="00D64218">
        <w:t xml:space="preserve">are </w:t>
      </w:r>
      <w:r w:rsidR="002A461B">
        <w:t xml:space="preserve">further </w:t>
      </w:r>
      <w:r w:rsidR="00D64218">
        <w:t>discussed in the following chapters.</w:t>
      </w:r>
    </w:p>
    <w:p w14:paraId="7368C64F" w14:textId="77777777" w:rsidR="00686AE7" w:rsidRDefault="00686AE7" w:rsidP="00686AE7">
      <w:pPr>
        <w:pStyle w:val="Heading2"/>
      </w:pPr>
      <w:r>
        <w:t>Two Major Developments in Turkish Politics</w:t>
      </w:r>
    </w:p>
    <w:p w14:paraId="158CAE5A" w14:textId="77777777" w:rsidR="00686AE7" w:rsidRDefault="00686AE7" w:rsidP="00686AE7">
      <w:pPr>
        <w:pStyle w:val="Text"/>
      </w:pPr>
      <w:r>
        <w:t>Turkey witnessed two major political developments in last 1.5 years. One is the great election success of a pro-Kurdish party, and the other is the then Prime Minister Erdogan’s -ongoing- “witch hunt”. Among many other societal implications, both developments have changed the audience profile of Turkish news media as well.</w:t>
      </w:r>
    </w:p>
    <w:p w14:paraId="51096AAB" w14:textId="77777777" w:rsidR="00686AE7" w:rsidRDefault="00686AE7" w:rsidP="00686AE7">
      <w:pPr>
        <w:pStyle w:val="Text"/>
      </w:pPr>
      <w:r>
        <w:tab/>
        <w:t xml:space="preserve">For the first time in the history of Turkish Republic, a pro-Kurdish party managed to clear the 10% electoral threshold to enter the parliament </w:t>
      </w:r>
      <w:r>
        <w:fldChar w:fldCharType="begin"/>
      </w:r>
      <w:r>
        <w:instrText xml:space="preserve"> ADDIN ZOTERO_ITEM CSL_CITATION {"citationID":"zI1tfjNf","properties":{"formattedCitation":"{\\rtf (Ayoob 2015; Kubilay 2015; K\\uc0\\u305{}z\\uc0\\u305{}lkaya 2015)}","plainCitation":"(Ayoob 2015; Kubilay 2015; Kızılkaya 2015)"},"citationItems":[{"id":4739,"uris":["http://zotero.org/users/1786553/items/FIQSP8Z4"],"uri":["http://zotero.org/users/1786553/items/FIQSP8Z4"],"itemData":{"id":4739,"type":"post-weblog","title":"The Kurds in Command","container-title":"Project Syndicate","abstract":"Turkey’s long-marginalized Kurdish minority is now poised to play a pivotal role in the country’s politics. Indeed, the Kurds' success in Turkey's recent general election will not only give them an outsized role in the formation of the next government; it is likely to end President Recep Tayyip Erdogan's dominance of Turkish politics.","URL":"http://www.project-syndicate.org/commentary/kurdish-hdp-party-turkish-elections-by-mohammed-ayoob-2015-06","author":[{"family":"Ayoob","given":"Mohammed"}],"issued":{"date-parts":[["2015",6,10]]},"accessed":{"date-parts":[["2015",7,24]]}}},{"id":4736,"uris":["http://zotero.org/users/1786553/items/P3HGBTXK"],"uri":["http://zotero.org/users/1786553/items/P3HGBTXK"],"itemData":{"id":4736,"type":"article-journal","title":"Turkey and the Kurds -- From War to Reconciliation?","container-title":"eScholarship","source":"escholarship.org","abstract":"The social, economic, and political situations of Kurdistan and other areas in which Kurds live have changed drastically during the last decades. The Kurds are now almost totally autonomous in Northern Iraq, building state institutions in Rojava (Syrian Kurdistan) and democratic autonomy in Northwest Kurdistan (eastern Anatolia). Politically, until the 1990s, Kurds were dominated and contentious players; today they are key players in the Near East. This paper considers Kurdish interactions with regional powers - Turkey, Iran, Iraq and Syria - and ‘disputed boundaries’, and the role of self-determination, autonomy and federalism in solving the Kurdish Question. Within the current context marked by political upheaval of the Kurds in some areas of Kurdistan and the continued repression of Kurds in other areas, I examine the potential for federal solutions to solve the Kurdish Question by giving Kurds regional autonomy within the state boundaries of Turkey.","URL":"http://escholarship.org/uc/item/3229m63b","author":[{"family":"Kubilay","given":"Arin"}],"issued":{"date-parts":[["2015",3,26]]},"accessed":{"date-parts":[["2015",7,24]]}}},{"id":4741,"uris":["http://zotero.org/users/1786553/items/PGE7V8FJ"],"uri":["http://zotero.org/users/1786553/items/PGE7V8FJ"],"itemData":{"id":4741,"type":"article-newspaper","title":"5 surprising results of Turkey’s election","abstract":"From seismic vote shifts and unprecedented representation to the curious case of invalid votes, here is the never-before-seen outcome in five points after Turkey’s 2015 election","URL":"http://www.hurriyetdailynews.com/5-surprising-results-of-turkeys-election.aspx?pageID=517&amp;nID=83669&amp;NewsCatID=550","author":[{"family":"Kızılkaya","given":"Emre"}],"accessed":{"date-parts":[["2015",7,24]]}}}],"schema":"https://github.com/citation-style-language/schema/raw/master/csl-citation.json"} </w:instrText>
      </w:r>
      <w:r>
        <w:fldChar w:fldCharType="separate"/>
      </w:r>
      <w:r w:rsidRPr="00FC26E5">
        <w:t>(Ayoob 2015; Kubilay 2015; Kızılkaya 2015)</w:t>
      </w:r>
      <w:r>
        <w:fldChar w:fldCharType="end"/>
      </w:r>
      <w:r>
        <w:t xml:space="preserve">. </w:t>
      </w:r>
      <w:r w:rsidRPr="00E56BBC">
        <w:t>Peoples’ Democratic Party (HDP)</w:t>
      </w:r>
      <w:r>
        <w:t xml:space="preserve"> received 13% of the votes (a 7% increase from the last general election) in the general elections held on June 7, 2015 and is now represented by 80 deputies</w:t>
      </w:r>
      <w:r w:rsidRPr="00686AE7">
        <w:rPr>
          <w:rStyle w:val="FootnoteReference"/>
        </w:rPr>
        <w:footnoteReference w:id="9"/>
      </w:r>
      <w:r>
        <w:t xml:space="preserve"> in the Grand National Assembly of Turkey (TBMM). The increase in the popularity of the party is inevitably reflected to and transformed the political alignment of media audiences at some degree. The question we attempt to answer in this study is how can we see and measure this change cost-effectively for individual news organizations.</w:t>
      </w:r>
    </w:p>
    <w:p w14:paraId="714DEFE5" w14:textId="77777777" w:rsidR="00686AE7" w:rsidRDefault="00686AE7" w:rsidP="00686AE7">
      <w:pPr>
        <w:pStyle w:val="Text"/>
      </w:pPr>
      <w:r>
        <w:tab/>
        <w:t xml:space="preserve">Reporters Without Borders (RWB) ranked Turkey #149 out of 180 countries in the 2015 World Press Freedom Index </w:t>
      </w:r>
      <w:r>
        <w:fldChar w:fldCharType="begin"/>
      </w:r>
      <w:r>
        <w:instrText xml:space="preserve"> ADDIN ZOTERO_ITEM CSL_CITATION {"citationID":"wMv8WhMR","properties":{"formattedCitation":"(Reporters Without Borders 2015)","plainCitation":"(Reporters Without Borders 2015)"},"citationItems":[{"id":4702,"uris":["http://zotero.org/users/1786553/items/TBZNRJGN"],"uri":["http://zotero.org/users/1786553/items/TBZNRJGN"],"itemData":{"id":4702,"type":"webpage","title":"2015 World Press Freedom Index","abstract":"The Reporters Without Borders World Press Freedom Index highlights the worldwide deterioration in freedom of information in 2014. Press freedom, challenged by conflicts, the growing threat from non-state operatives, violence during demonstrations or resulting from the financial and economic crisis, is in retreat on all five continents. The organization examines this disturbing trend in seven thematic analyses.","URL":"http://index.rsf.org","author":[{"family":"Reporters Without Borders","given":""}],"accessed":{"date-parts":[["2015",7,22]]}}}],"schema":"https://github.com/citation-style-language/schema/raw/master/csl-citation.json"} </w:instrText>
      </w:r>
      <w:r>
        <w:fldChar w:fldCharType="separate"/>
      </w:r>
      <w:r>
        <w:rPr>
          <w:noProof/>
        </w:rPr>
        <w:t>(Reporters Without Borders 2015)</w:t>
      </w:r>
      <w:r>
        <w:fldChar w:fldCharType="end"/>
      </w:r>
      <w:r>
        <w:t xml:space="preserve"> and among other chronic diseases, a single case is mentioned, which grabs </w:t>
      </w:r>
      <w:r>
        <w:lastRenderedPageBreak/>
        <w:t>attention: “</w:t>
      </w:r>
      <w:r w:rsidRPr="00680746">
        <w:t xml:space="preserve">Rocked by </w:t>
      </w:r>
      <w:r w:rsidRPr="009D3291">
        <w:rPr>
          <w:i/>
        </w:rPr>
        <w:t>major</w:t>
      </w:r>
      <w:r w:rsidRPr="00680746">
        <w:t xml:space="preserve"> </w:t>
      </w:r>
      <w:r w:rsidRPr="009D3291">
        <w:rPr>
          <w:i/>
        </w:rPr>
        <w:t>corruption allegations</w:t>
      </w:r>
      <w:r w:rsidRPr="00680746">
        <w:t xml:space="preserve">, the government has done everything possible to rein in the influence of its new Public Enemy No. 1, the </w:t>
      </w:r>
      <w:bookmarkStart w:id="3" w:name="OLE_LINK17"/>
      <w:bookmarkStart w:id="4" w:name="OLE_LINK18"/>
      <w:proofErr w:type="spellStart"/>
      <w:r w:rsidRPr="009D3291">
        <w:rPr>
          <w:i/>
        </w:rPr>
        <w:t>Gülen</w:t>
      </w:r>
      <w:proofErr w:type="spellEnd"/>
      <w:r w:rsidRPr="009D3291">
        <w:rPr>
          <w:i/>
        </w:rPr>
        <w:t xml:space="preserve"> Movement</w:t>
      </w:r>
      <w:bookmarkEnd w:id="3"/>
      <w:bookmarkEnd w:id="4"/>
      <w:r w:rsidRPr="00680746">
        <w:t>, to the increasi</w:t>
      </w:r>
      <w:r>
        <w:t xml:space="preserve">ng detriment of the rule of law” </w:t>
      </w:r>
      <w:bookmarkStart w:id="5" w:name="OLE_LINK19"/>
      <w:bookmarkStart w:id="6" w:name="OLE_LINK20"/>
      <w:r>
        <w:t>[emphas</w:t>
      </w:r>
      <w:bookmarkEnd w:id="5"/>
      <w:bookmarkEnd w:id="6"/>
      <w:r>
        <w:t xml:space="preserve">is added]. The movement referred by the report was used as an exit strategy for the </w:t>
      </w:r>
      <w:bookmarkStart w:id="7" w:name="OLE_LINK13"/>
      <w:bookmarkStart w:id="8" w:name="OLE_LINK14"/>
      <w:r>
        <w:t xml:space="preserve">corruption scandal </w:t>
      </w:r>
      <w:bookmarkEnd w:id="7"/>
      <w:bookmarkEnd w:id="8"/>
      <w:r>
        <w:t xml:space="preserve">revealed in December 2013. Then Prime Minister Erdogan reframed the scandal as a plot to overthrow his government </w:t>
      </w:r>
      <w:r>
        <w:fldChar w:fldCharType="begin"/>
      </w:r>
      <w:r>
        <w:instrText xml:space="preserve"> ADDIN ZOTERO_ITEM CSL_CITATION {"citationID":"RbbxlZyk","properties":{"formattedCitation":"(Gurbuz 2014)","plainCitation":"(Gurbuz 2014)"},"citationItems":[{"id":4730,"uris":["http://zotero.org/users/1786553/items/D47Q2XSB"],"uri":["http://zotero.org/users/1786553/items/D47Q2XSB"],"itemData":{"id":4730,"type":"book","title":"The Long Winter: Turkish Politics After the Corruption Scandal","publisher":"Rethink Institute","number-of-pages":"29","source":"Google Books","ISBN":"9781938300202","shortTitle":"The Long Winter","language":"en","author":[{"family":"Gurbuz","given":"Mustafa"}],"issued":{"date-parts":[["2014",5,20]]}}}],"schema":"https://github.com/citation-style-language/schema/raw/master/csl-citation.json"} </w:instrText>
      </w:r>
      <w:r>
        <w:fldChar w:fldCharType="separate"/>
      </w:r>
      <w:r>
        <w:rPr>
          <w:noProof/>
        </w:rPr>
        <w:t>(Gurbuz 2014)</w:t>
      </w:r>
      <w:r>
        <w:fldChar w:fldCharType="end"/>
      </w:r>
      <w:r>
        <w:t xml:space="preserve">, and started a witch hunt </w:t>
      </w:r>
      <w:r>
        <w:fldChar w:fldCharType="begin"/>
      </w:r>
      <w:r>
        <w:instrText xml:space="preserve"> ADDIN ZOTERO_ITEM CSL_CITATION {"citationID":"24vWZ5MY","properties":{"formattedCitation":"{\\rtf (Dumanli 2015; H\\uc0\\u252{}rriyet Daily News 2015)}","plainCitation":"(Dumanli 2015; Hürriyet Daily News 2015)"},"citationItems":[{"id":4732,"uris":["http://zotero.org/users/1786553/items/ZXV9TI2W"],"uri":["http://zotero.org/users/1786553/items/ZXV9TI2W"],"itemData":{"id":4732,"type":"article-newspaper","title":"Ekrem Dumanli: Turkey’s witch hunt against the media","container-title":"The Washington Post","source":"washingtonpost.com","abstract":"The targeting of journalists tarnishes Turkey’s image.","URL":"https://www.washingtonpost.com/opinions/ekrem-dumanli-turkeys-witch-hunt-against-the-media/2015/01/01/7544429a-8fad-11e4-ba53-a477d66580ed_story.html","ISSN":"0190-8286","shortTitle":"Ekrem Dumanli","language":"en-US","author":[{"family":"Dumanli","given":"Ekrem"}],"issued":{"date-parts":[["2015",1,1]]},"accessed":{"date-parts":[["2015",7,24]]}}},{"id":4734,"uris":["http://zotero.org/users/1786553/items/VNJBCJIQ"],"uri":["http://zotero.org/users/1786553/items/VNJBCJIQ"],"itemData":{"id":4734,"type":"article-newspaper","title":"POLITICS - Turkish PM Erdoğan vows ‘to sterilize’ Gülen movement ‘by boiling or molecularizing’","abstract":"PM Erdoğan has pledged to find the members of the Islamic scholar Gülen movement in the judiciary and police","URL":"http://www.hurriyetdailynews.com/turkish-pm-erdogan-vows-to-sterilize-gulen-movement-by-boiling-or-molecularizing.aspx?PageID=238&amp;NID=66327&amp;NewsCatID=338","author":[{"family":"Hürriyet Daily News","given":""}],"accessed":{"date-parts":[["2015",7,24]]}}}],"schema":"https://github.com/citation-style-language/schema/raw/master/csl-citation.json"} </w:instrText>
      </w:r>
      <w:r>
        <w:fldChar w:fldCharType="separate"/>
      </w:r>
      <w:r w:rsidRPr="00A37BA4">
        <w:t>(Dumanli 2015; Hürriyet Daily News 2015)</w:t>
      </w:r>
      <w:r>
        <w:fldChar w:fldCharType="end"/>
      </w:r>
      <w:r>
        <w:t xml:space="preserve">. </w:t>
      </w:r>
      <w:proofErr w:type="gramStart"/>
      <w:r>
        <w:t xml:space="preserve">To emphasize the severity of this crisis in Turkey, quoting from a Freedom House special report: “The police raids that revealed a corruption scandal on December 17, and the allegations of massive </w:t>
      </w:r>
      <w:bookmarkStart w:id="9" w:name="OLE_LINK15"/>
      <w:bookmarkStart w:id="10" w:name="OLE_LINK16"/>
      <w:r>
        <w:t xml:space="preserve">bid rigging </w:t>
      </w:r>
      <w:bookmarkEnd w:id="9"/>
      <w:bookmarkEnd w:id="10"/>
      <w:r>
        <w:t>and money laundering by people at the highest levels of the government, sparked a frantic crackdown by the ruling Justice and Development Party (AKP).</w:t>
      </w:r>
      <w:proofErr w:type="gramEnd"/>
      <w:r>
        <w:t xml:space="preserve"> More journalists have been fired for speaking out. Thousands of police officers and prosecutors have been fired or relocated across the country. Amendments to the Internet regulation law proposed by the government would make it possible for officials to block websites without court orders. The government is also threatening the separation of powers by </w:t>
      </w:r>
      <w:r>
        <w:lastRenderedPageBreak/>
        <w:t xml:space="preserve">putting the judiciary, including criminal investigations, under direct control of the Ministry of Justice. The crisis of democracy in Turkey is not a future problem—it is right here, right now” </w:t>
      </w:r>
      <w:r>
        <w:fldChar w:fldCharType="begin"/>
      </w:r>
      <w:r>
        <w:instrText xml:space="preserve"> ADDIN ZOTERO_ITEM CSL_CITATION {"citationID":"rUNvbbz4","properties":{"formattedCitation":"(Corke et al. 2014)","plainCitation":"(Corke et al. 2014)"},"citationItems":[{"id":4694,"uris":["http://zotero.org/users/1786553/items/XKUQFS8Q"],"uri":["http://zotero.org/users/1786553/items/XKUQFS8Q"],"itemData":{"id":4694,"type":"article-journal","title":"Democracy in Crisis: Corruption, Media, and Power in Turkey","container-title":"A Freedom House Special Report","author":[{"family":"Corke","given":"Susan"},{"family":"Finkel","given":"Andrew"},{"family":"Kramer","given":"David J"},{"family":"Robbins","given":"Carla Anne"},{"family":"Schenkkan","given":"Nate"}],"issued":{"date-parts":[["2014",3]]}}}],"schema":"https://github.com/citation-style-language/schema/raw/master/csl-citation.json"} </w:instrText>
      </w:r>
      <w:r>
        <w:fldChar w:fldCharType="separate"/>
      </w:r>
      <w:r>
        <w:rPr>
          <w:noProof/>
        </w:rPr>
        <w:t>(Corke et al. 2014)</w:t>
      </w:r>
      <w:r>
        <w:fldChar w:fldCharType="end"/>
      </w:r>
      <w:r>
        <w:t>.</w:t>
      </w:r>
    </w:p>
    <w:p w14:paraId="1A3FD2B2" w14:textId="5FD45B85" w:rsidR="00C8399E" w:rsidRDefault="00C8399E" w:rsidP="00686AE7">
      <w:pPr>
        <w:pStyle w:val="Text"/>
      </w:pPr>
      <w:r>
        <w:tab/>
        <w:t xml:space="preserve">Due to these two huge developments in Turkey, I expect to see: </w:t>
      </w:r>
      <w:proofErr w:type="spellStart"/>
      <w:r>
        <w:t>i</w:t>
      </w:r>
      <w:proofErr w:type="spellEnd"/>
      <w:r>
        <w:t xml:space="preserve">) a dramatic change in political preference of audience of Gulen Movement affiliated news outlets, ii) and for many non-AKP affiliated outlets, a salient increase of </w:t>
      </w:r>
      <w:r w:rsidR="000F6EC6">
        <w:t xml:space="preserve">their </w:t>
      </w:r>
      <w:r>
        <w:t>HDP audience rate.</w:t>
      </w:r>
    </w:p>
    <w:p w14:paraId="2271EC48" w14:textId="069EE295" w:rsidR="000552BD" w:rsidRPr="0050047A" w:rsidRDefault="00A86DD9" w:rsidP="0050047A">
      <w:pPr>
        <w:pStyle w:val="Heading1"/>
        <w:rPr>
          <w:i/>
        </w:rPr>
      </w:pPr>
      <w:r>
        <w:t>Data</w:t>
      </w:r>
    </w:p>
    <w:p w14:paraId="35682675" w14:textId="612CEB28" w:rsidR="00920313" w:rsidRDefault="0050047A" w:rsidP="00A07FA0">
      <w:pPr>
        <w:pStyle w:val="Text"/>
      </w:pPr>
      <w:r>
        <w:t xml:space="preserve">I </w:t>
      </w:r>
      <w:r w:rsidR="008116BA">
        <w:t>first</w:t>
      </w:r>
      <w:r w:rsidR="00611C8B">
        <w:t xml:space="preserve"> handpicked</w:t>
      </w:r>
      <w:r w:rsidR="00611C8B" w:rsidRPr="00686AE7">
        <w:rPr>
          <w:rStyle w:val="FootnoteReference"/>
        </w:rPr>
        <w:footnoteReference w:id="10"/>
      </w:r>
      <w:r w:rsidR="00611C8B">
        <w:t xml:space="preserve"> </w:t>
      </w:r>
      <w:r w:rsidR="0037106A">
        <w:t>thirty-</w:t>
      </w:r>
      <w:r w:rsidR="00BD61A9">
        <w:t>seven</w:t>
      </w:r>
      <w:r w:rsidR="006325A0">
        <w:t xml:space="preserve"> major Turkish news media </w:t>
      </w:r>
      <w:r>
        <w:t xml:space="preserve">organizations </w:t>
      </w:r>
      <w:r w:rsidR="006325A0">
        <w:t xml:space="preserve">and </w:t>
      </w:r>
      <w:r w:rsidR="00F23AF1">
        <w:t>using Twitter REST API</w:t>
      </w:r>
      <w:r w:rsidR="00F23AF1">
        <w:rPr>
          <w:rStyle w:val="FootnoteReference"/>
        </w:rPr>
        <w:footnoteReference w:id="11"/>
      </w:r>
      <w:r w:rsidR="00F23AF1">
        <w:t xml:space="preserve"> </w:t>
      </w:r>
      <w:r w:rsidR="005C32E7">
        <w:t xml:space="preserve">collected </w:t>
      </w:r>
      <w:r w:rsidR="00126A07">
        <w:t>IDs of everyone</w:t>
      </w:r>
      <w:r w:rsidR="005C32E7">
        <w:t xml:space="preserve"> </w:t>
      </w:r>
      <w:r>
        <w:t xml:space="preserve">subscribed to them (i.e., all of their </w:t>
      </w:r>
      <w:r w:rsidR="006325A0">
        <w:t>follow</w:t>
      </w:r>
      <w:r>
        <w:t>ers) on Twitter</w:t>
      </w:r>
      <w:r w:rsidR="006325A0">
        <w:t>.</w:t>
      </w:r>
      <w:r w:rsidR="00787E8C">
        <w:t xml:space="preserve"> The </w:t>
      </w:r>
      <w:r w:rsidR="005C32E7">
        <w:t xml:space="preserve">total </w:t>
      </w:r>
      <w:r>
        <w:t>subscription count</w:t>
      </w:r>
      <w:r w:rsidR="000B30BA">
        <w:t xml:space="preserve"> </w:t>
      </w:r>
      <w:r w:rsidR="00611C8B">
        <w:t xml:space="preserve">is more than </w:t>
      </w:r>
      <w:r>
        <w:t xml:space="preserve">eighteen </w:t>
      </w:r>
      <w:r w:rsidR="00611C8B">
        <w:t xml:space="preserve">million and </w:t>
      </w:r>
      <w:r>
        <w:t xml:space="preserve">number of unique subscribers is greater than six million. </w:t>
      </w:r>
      <w:r w:rsidR="00611C8B">
        <w:t xml:space="preserve">Twitter screen names </w:t>
      </w:r>
      <w:r>
        <w:t xml:space="preserve">of news organizations </w:t>
      </w:r>
      <w:r w:rsidR="00611C8B">
        <w:t xml:space="preserve">and </w:t>
      </w:r>
      <w:r w:rsidR="00126A07">
        <w:t xml:space="preserve">numbers of </w:t>
      </w:r>
      <w:r w:rsidR="00611C8B">
        <w:t xml:space="preserve">their followers </w:t>
      </w:r>
      <w:r w:rsidR="00E00292">
        <w:t>are</w:t>
      </w:r>
      <w:r w:rsidR="000B30BA">
        <w:t xml:space="preserve"> available in </w:t>
      </w:r>
      <w:r w:rsidR="001A61AB">
        <w:t xml:space="preserve">Figure </w:t>
      </w:r>
      <w:r w:rsidR="00920313">
        <w:t>1</w:t>
      </w:r>
      <w:r w:rsidR="000B30BA">
        <w:t>.</w:t>
      </w:r>
    </w:p>
    <w:p w14:paraId="6194B3AF" w14:textId="57482970" w:rsidR="00E72A1B" w:rsidRDefault="004B3BFC" w:rsidP="00A07FA0">
      <w:pPr>
        <w:pStyle w:val="Text"/>
      </w:pPr>
      <w:r>
        <w:rPr>
          <w:noProof/>
        </w:rPr>
        <w:drawing>
          <wp:anchor distT="0" distB="0" distL="114300" distR="114300" simplePos="0" relativeHeight="251671040" behindDoc="0" locked="0" layoutInCell="1" allowOverlap="1" wp14:anchorId="2D6C782E" wp14:editId="52E79E21">
            <wp:simplePos x="0" y="0"/>
            <wp:positionH relativeFrom="column">
              <wp:posOffset>10160</wp:posOffset>
            </wp:positionH>
            <wp:positionV relativeFrom="paragraph">
              <wp:posOffset>-1693545</wp:posOffset>
            </wp:positionV>
            <wp:extent cx="3024505" cy="5957570"/>
            <wp:effectExtent l="0" t="0" r="0" b="11430"/>
            <wp:wrapSquare wrapText="bothSides"/>
            <wp:docPr id="6" name="Picture 6" descr="Macintosh HD:Users:toz:Documents:workspace:TR-Media-Politics: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oz:Documents:workspace:TR-Media-Politics:stack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24505" cy="5957570"/>
                    </a:xfrm>
                    <a:prstGeom prst="rect">
                      <a:avLst/>
                    </a:prstGeom>
                    <a:noFill/>
                    <a:ln>
                      <a:noFill/>
                    </a:ln>
                  </pic:spPr>
                </pic:pic>
              </a:graphicData>
            </a:graphic>
            <wp14:sizeRelH relativeFrom="page">
              <wp14:pctWidth>0</wp14:pctWidth>
            </wp14:sizeRelH>
            <wp14:sizeRelV relativeFrom="page">
              <wp14:pctHeight>0</wp14:pctHeight>
            </wp14:sizeRelV>
          </wp:anchor>
        </w:drawing>
      </w:r>
      <w:r w:rsidR="005B3D25">
        <w:rPr>
          <w:noProof/>
        </w:rPr>
        <mc:AlternateContent>
          <mc:Choice Requires="wps">
            <w:drawing>
              <wp:anchor distT="0" distB="0" distL="114300" distR="114300" simplePos="0" relativeHeight="251673088" behindDoc="0" locked="0" layoutInCell="1" allowOverlap="1" wp14:anchorId="153D0A50" wp14:editId="31D95001">
                <wp:simplePos x="0" y="0"/>
                <wp:positionH relativeFrom="column">
                  <wp:posOffset>10160</wp:posOffset>
                </wp:positionH>
                <wp:positionV relativeFrom="paragraph">
                  <wp:posOffset>4272280</wp:posOffset>
                </wp:positionV>
                <wp:extent cx="3024505" cy="304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024505" cy="3048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02F355AB" w14:textId="6548408B" w:rsidR="00271C6A" w:rsidRPr="00AC36F3" w:rsidRDefault="00271C6A" w:rsidP="005B3D25">
                            <w:pPr>
                              <w:pStyle w:val="Caption"/>
                              <w:rPr>
                                <w:noProof/>
                              </w:rPr>
                            </w:pPr>
                            <w:r>
                              <w:t xml:space="preserve">Figure </w:t>
                            </w:r>
                            <w:r w:rsidR="00FB52EF">
                              <w:fldChar w:fldCharType="begin"/>
                            </w:r>
                            <w:r w:rsidR="00FB52EF">
                              <w:instrText xml:space="preserve"> SEQ Figure \* ARABIC </w:instrText>
                            </w:r>
                            <w:r w:rsidR="00FB52EF">
                              <w:fldChar w:fldCharType="separate"/>
                            </w:r>
                            <w:r w:rsidR="00E77E42">
                              <w:rPr>
                                <w:noProof/>
                              </w:rPr>
                              <w:t>1</w:t>
                            </w:r>
                            <w:r w:rsidR="00FB52EF">
                              <w:rPr>
                                <w:noProof/>
                              </w:rPr>
                              <w:fldChar w:fldCharType="end"/>
                            </w:r>
                            <w:r>
                              <w:t xml:space="preserve"> </w:t>
                            </w:r>
                            <w:r w:rsidRPr="005B3D25">
                              <w:rPr>
                                <w:b w:val="0"/>
                              </w:rPr>
                              <w:t xml:space="preserve">Subscribers </w:t>
                            </w:r>
                            <w:r>
                              <w:rPr>
                                <w:b w:val="0"/>
                              </w:rPr>
                              <w:t>(f</w:t>
                            </w:r>
                            <w:r w:rsidRPr="005B3D25">
                              <w:rPr>
                                <w:b w:val="0"/>
                              </w:rPr>
                              <w:t>ollower counts</w:t>
                            </w:r>
                            <w:r>
                              <w:rPr>
                                <w:b w:val="0"/>
                              </w:rPr>
                              <w:t>) of Turkish news organizations on Twit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8pt;margin-top:336.4pt;width:238.15pt;height:24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" stroked="f">
                <v:textbox style="mso-fit-shape-to-text:t" inset="0,0,0,0">
                  <w:txbxContent>
                    <w:p w14:paraId="02F355AB" w14:textId="6548408B" w:rsidR="00271C6A" w:rsidRPr="00AC36F3" w:rsidRDefault="00271C6A" w:rsidP="005B3D25">
                      <w:pPr>
                        <w:pStyle w:val="Caption"/>
                        <w:rPr>
                          <w:noProof/>
                        </w:rPr>
                      </w:pPr>
                      <w:r>
                        <w:t xml:space="preserve">Figure </w:t>
                      </w:r>
                      <w:r w:rsidR="00FB52EF">
                        <w:fldChar w:fldCharType="begin"/>
                      </w:r>
                      <w:r w:rsidR="00FB52EF">
                        <w:instrText xml:space="preserve"> SEQ Figure \* ARABIC </w:instrText>
                      </w:r>
                      <w:r w:rsidR="00FB52EF">
                        <w:fldChar w:fldCharType="separate"/>
                      </w:r>
                      <w:r w:rsidR="00E77E42">
                        <w:rPr>
                          <w:noProof/>
                        </w:rPr>
                        <w:t>1</w:t>
                      </w:r>
                      <w:r w:rsidR="00FB52EF">
                        <w:rPr>
                          <w:noProof/>
                        </w:rPr>
                        <w:fldChar w:fldCharType="end"/>
                      </w:r>
                      <w:r>
                        <w:t xml:space="preserve"> </w:t>
                      </w:r>
                      <w:r w:rsidRPr="005B3D25">
                        <w:rPr>
                          <w:b w:val="0"/>
                        </w:rPr>
                        <w:t xml:space="preserve">Subscribers </w:t>
                      </w:r>
                      <w:r>
                        <w:rPr>
                          <w:b w:val="0"/>
                        </w:rPr>
                        <w:t>(f</w:t>
                      </w:r>
                      <w:r w:rsidRPr="005B3D25">
                        <w:rPr>
                          <w:b w:val="0"/>
                        </w:rPr>
                        <w:t>ollower counts</w:t>
                      </w:r>
                      <w:r>
                        <w:rPr>
                          <w:b w:val="0"/>
                        </w:rPr>
                        <w:t>) of Turkish news organizations on Twitter</w:t>
                      </w:r>
                    </w:p>
                  </w:txbxContent>
                </v:textbox>
                <w10:wrap type="square"/>
              </v:shape>
            </w:pict>
          </mc:Fallback>
        </mc:AlternateContent>
      </w:r>
      <w:r w:rsidR="008A5BC7">
        <w:tab/>
        <w:t xml:space="preserve">Similarly, </w:t>
      </w:r>
      <w:r w:rsidR="005A0705">
        <w:t>I</w:t>
      </w:r>
      <w:r w:rsidR="008A5BC7">
        <w:t xml:space="preserve"> picked several </w:t>
      </w:r>
      <w:r w:rsidR="003B5C55">
        <w:t xml:space="preserve">popular Twitter accounts </w:t>
      </w:r>
      <w:r w:rsidR="007364BF">
        <w:t>of</w:t>
      </w:r>
      <w:r w:rsidR="003B5C55">
        <w:t xml:space="preserve"> each political party currently in the Turkish parliament and collected their follower IDs</w:t>
      </w:r>
      <w:r w:rsidR="007364BF">
        <w:t xml:space="preserve">. Resulting numbers are given in </w:t>
      </w:r>
      <w:r w:rsidR="007364BF">
        <w:fldChar w:fldCharType="begin"/>
      </w:r>
      <w:r w:rsidR="007364BF">
        <w:instrText xml:space="preserve"> REF _Ref299370557 \h </w:instrText>
      </w:r>
      <w:r w:rsidR="007364BF">
        <w:fldChar w:fldCharType="separate"/>
      </w:r>
      <w:r w:rsidR="00E77E42" w:rsidRPr="007C03C3">
        <w:t xml:space="preserve">Table </w:t>
      </w:r>
      <w:r w:rsidR="00E77E42">
        <w:rPr>
          <w:noProof/>
        </w:rPr>
        <w:t>1</w:t>
      </w:r>
      <w:r w:rsidR="007364BF">
        <w:fldChar w:fldCharType="end"/>
      </w:r>
      <w:r w:rsidR="007364BF">
        <w:t xml:space="preserve"> after filtering out accounts following more than one party</w:t>
      </w:r>
      <w:r w:rsidR="003B5C55">
        <w:t>.</w:t>
      </w:r>
    </w:p>
    <w:tbl>
      <w:tblPr>
        <w:tblStyle w:val="LightShading-Accent1"/>
        <w:tblW w:w="4968" w:type="dxa"/>
        <w:tblLayout w:type="fixed"/>
        <w:tblCellMar>
          <w:left w:w="72" w:type="dxa"/>
          <w:right w:w="72" w:type="dxa"/>
        </w:tblCellMar>
        <w:tblLook w:val="0420" w:firstRow="1" w:lastRow="0" w:firstColumn="0" w:lastColumn="0" w:noHBand="0" w:noVBand="1"/>
      </w:tblPr>
      <w:tblGrid>
        <w:gridCol w:w="738"/>
        <w:gridCol w:w="2520"/>
        <w:gridCol w:w="900"/>
        <w:gridCol w:w="810"/>
      </w:tblGrid>
      <w:tr w:rsidR="007629B2" w:rsidRPr="002A5F55" w14:paraId="428C3BDE" w14:textId="3A3B94A2" w:rsidTr="007629B2">
        <w:trPr>
          <w:cnfStyle w:val="100000000000" w:firstRow="1" w:lastRow="0" w:firstColumn="0" w:lastColumn="0" w:oddVBand="0" w:evenVBand="0" w:oddHBand="0" w:evenHBand="0" w:firstRowFirstColumn="0" w:firstRowLastColumn="0" w:lastRowFirstColumn="0" w:lastRowLastColumn="0"/>
          <w:trHeight w:val="300"/>
        </w:trPr>
        <w:tc>
          <w:tcPr>
            <w:tcW w:w="738" w:type="dxa"/>
          </w:tcPr>
          <w:p w14:paraId="708828A7" w14:textId="18E17DC1" w:rsidR="007629B2" w:rsidRDefault="007629B2" w:rsidP="00A07FA0">
            <w:pPr>
              <w:pStyle w:val="Text"/>
            </w:pPr>
            <w:r>
              <w:t>Party</w:t>
            </w:r>
          </w:p>
        </w:tc>
        <w:tc>
          <w:tcPr>
            <w:tcW w:w="2520" w:type="dxa"/>
            <w:noWrap/>
          </w:tcPr>
          <w:p w14:paraId="328C79A7" w14:textId="1DA2213E" w:rsidR="007629B2" w:rsidRPr="002A5F55" w:rsidRDefault="007629B2" w:rsidP="00A07FA0">
            <w:pPr>
              <w:pStyle w:val="Text"/>
            </w:pPr>
            <w:r>
              <w:t>Selected accounts</w:t>
            </w:r>
          </w:p>
        </w:tc>
        <w:tc>
          <w:tcPr>
            <w:tcW w:w="900" w:type="dxa"/>
            <w:noWrap/>
          </w:tcPr>
          <w:p w14:paraId="5223CD6A" w14:textId="477704B8" w:rsidR="007629B2" w:rsidRPr="002A5F55" w:rsidRDefault="007629B2" w:rsidP="00A07FA0">
            <w:pPr>
              <w:pStyle w:val="Text"/>
            </w:pPr>
            <w:r>
              <w:t>Size ‘13</w:t>
            </w:r>
          </w:p>
        </w:tc>
        <w:tc>
          <w:tcPr>
            <w:tcW w:w="810" w:type="dxa"/>
          </w:tcPr>
          <w:p w14:paraId="1AC1D6E8" w14:textId="4CA5374C" w:rsidR="007629B2" w:rsidRDefault="007629B2" w:rsidP="00A07FA0">
            <w:pPr>
              <w:pStyle w:val="Text"/>
            </w:pPr>
            <w:r>
              <w:t>Size ‘15</w:t>
            </w:r>
          </w:p>
        </w:tc>
      </w:tr>
      <w:tr w:rsidR="007629B2" w:rsidRPr="002A5F55" w14:paraId="3068BDEC" w14:textId="195E43C5" w:rsidTr="007629B2">
        <w:trPr>
          <w:cnfStyle w:val="000000100000" w:firstRow="0" w:lastRow="0" w:firstColumn="0" w:lastColumn="0" w:oddVBand="0" w:evenVBand="0" w:oddHBand="1" w:evenHBand="0" w:firstRowFirstColumn="0" w:firstRowLastColumn="0" w:lastRowFirstColumn="0" w:lastRowLastColumn="0"/>
          <w:trHeight w:val="300"/>
        </w:trPr>
        <w:tc>
          <w:tcPr>
            <w:tcW w:w="738" w:type="dxa"/>
          </w:tcPr>
          <w:p w14:paraId="20BE316B" w14:textId="243ADD06" w:rsidR="007629B2" w:rsidRPr="002A5F55" w:rsidRDefault="007629B2" w:rsidP="00A07FA0">
            <w:pPr>
              <w:pStyle w:val="Text"/>
            </w:pPr>
            <w:r>
              <w:t>AKP</w:t>
            </w:r>
          </w:p>
        </w:tc>
        <w:tc>
          <w:tcPr>
            <w:tcW w:w="2520" w:type="dxa"/>
            <w:noWrap/>
            <w:hideMark/>
          </w:tcPr>
          <w:p w14:paraId="3B7A9E7A" w14:textId="63431862" w:rsidR="007629B2" w:rsidRPr="002A5F55" w:rsidRDefault="007629B2" w:rsidP="00A07FA0">
            <w:pPr>
              <w:pStyle w:val="Text"/>
            </w:pPr>
            <w:proofErr w:type="spellStart"/>
            <w:r w:rsidRPr="002A5F55">
              <w:t>Akparti</w:t>
            </w:r>
            <w:proofErr w:type="spellEnd"/>
            <w:r w:rsidRPr="002A5F55">
              <w:t xml:space="preserve">, </w:t>
            </w:r>
            <w:proofErr w:type="spellStart"/>
            <w:r w:rsidRPr="002A5F55">
              <w:t>AkTanitimMedya</w:t>
            </w:r>
            <w:proofErr w:type="spellEnd"/>
            <w:r w:rsidR="007364BF">
              <w:t>, AKKULIS*</w:t>
            </w:r>
          </w:p>
        </w:tc>
        <w:tc>
          <w:tcPr>
            <w:tcW w:w="900" w:type="dxa"/>
            <w:noWrap/>
            <w:hideMark/>
          </w:tcPr>
          <w:p w14:paraId="6A1E8888" w14:textId="56B03E53" w:rsidR="007629B2" w:rsidRPr="002A5F55" w:rsidRDefault="00F73E9C" w:rsidP="00A07FA0">
            <w:pPr>
              <w:pStyle w:val="Text"/>
            </w:pPr>
            <w:r>
              <w:t>82.1</w:t>
            </w:r>
            <w:r w:rsidR="007629B2" w:rsidRPr="002A5F55">
              <w:t>K</w:t>
            </w:r>
          </w:p>
        </w:tc>
        <w:tc>
          <w:tcPr>
            <w:tcW w:w="810" w:type="dxa"/>
          </w:tcPr>
          <w:p w14:paraId="505AACF7" w14:textId="5423C268" w:rsidR="007629B2" w:rsidRPr="002A5F55" w:rsidRDefault="007364BF" w:rsidP="00A07FA0">
            <w:pPr>
              <w:pStyle w:val="Text"/>
            </w:pPr>
            <w:r>
              <w:t>150K</w:t>
            </w:r>
          </w:p>
        </w:tc>
      </w:tr>
      <w:tr w:rsidR="007629B2" w:rsidRPr="002A5F55" w14:paraId="667B6D7E" w14:textId="41AA55C0" w:rsidTr="007629B2">
        <w:trPr>
          <w:trHeight w:val="300"/>
        </w:trPr>
        <w:tc>
          <w:tcPr>
            <w:tcW w:w="738" w:type="dxa"/>
          </w:tcPr>
          <w:p w14:paraId="3D4ACB85" w14:textId="013DFCBC" w:rsidR="007629B2" w:rsidRPr="002A5F55" w:rsidRDefault="007629B2" w:rsidP="00A07FA0">
            <w:pPr>
              <w:pStyle w:val="Text"/>
            </w:pPr>
            <w:r>
              <w:t>CHP</w:t>
            </w:r>
          </w:p>
        </w:tc>
        <w:tc>
          <w:tcPr>
            <w:tcW w:w="2520" w:type="dxa"/>
            <w:noWrap/>
            <w:hideMark/>
          </w:tcPr>
          <w:p w14:paraId="796E7D69" w14:textId="18196FB2" w:rsidR="007629B2" w:rsidRPr="002A5F55" w:rsidRDefault="007629B2" w:rsidP="00A07FA0">
            <w:pPr>
              <w:pStyle w:val="Text"/>
            </w:pPr>
            <w:proofErr w:type="spellStart"/>
            <w:r w:rsidRPr="002A5F55">
              <w:t>CHP_online</w:t>
            </w:r>
            <w:proofErr w:type="spellEnd"/>
            <w:r w:rsidR="007364BF">
              <w:t>*</w:t>
            </w:r>
            <w:r w:rsidRPr="002A5F55">
              <w:t xml:space="preserve">, </w:t>
            </w:r>
            <w:proofErr w:type="spellStart"/>
            <w:r w:rsidRPr="002A5F55">
              <w:t>herkesicinCHP</w:t>
            </w:r>
            <w:proofErr w:type="spellEnd"/>
          </w:p>
        </w:tc>
        <w:tc>
          <w:tcPr>
            <w:tcW w:w="900" w:type="dxa"/>
            <w:noWrap/>
            <w:hideMark/>
          </w:tcPr>
          <w:p w14:paraId="1ECE2C05" w14:textId="31A2D508" w:rsidR="007629B2" w:rsidRPr="002A5F55" w:rsidRDefault="00F73E9C" w:rsidP="00A07FA0">
            <w:pPr>
              <w:pStyle w:val="Text"/>
            </w:pPr>
            <w:r>
              <w:t>235</w:t>
            </w:r>
            <w:r w:rsidR="007629B2" w:rsidRPr="002A5F55">
              <w:t>K</w:t>
            </w:r>
          </w:p>
        </w:tc>
        <w:tc>
          <w:tcPr>
            <w:tcW w:w="810" w:type="dxa"/>
          </w:tcPr>
          <w:p w14:paraId="3EA86E4F" w14:textId="22DEB072" w:rsidR="007629B2" w:rsidRPr="002A5F55" w:rsidRDefault="007364BF" w:rsidP="00A07FA0">
            <w:pPr>
              <w:pStyle w:val="Text"/>
            </w:pPr>
            <w:r>
              <w:t>225K</w:t>
            </w:r>
          </w:p>
        </w:tc>
      </w:tr>
      <w:tr w:rsidR="007629B2" w:rsidRPr="002A5F55" w14:paraId="6CAD2712" w14:textId="5E9C9215" w:rsidTr="007629B2">
        <w:trPr>
          <w:cnfStyle w:val="000000100000" w:firstRow="0" w:lastRow="0" w:firstColumn="0" w:lastColumn="0" w:oddVBand="0" w:evenVBand="0" w:oddHBand="1" w:evenHBand="0" w:firstRowFirstColumn="0" w:firstRowLastColumn="0" w:lastRowFirstColumn="0" w:lastRowLastColumn="0"/>
          <w:trHeight w:val="300"/>
        </w:trPr>
        <w:tc>
          <w:tcPr>
            <w:tcW w:w="738" w:type="dxa"/>
          </w:tcPr>
          <w:p w14:paraId="28246506" w14:textId="42156BB3" w:rsidR="007629B2" w:rsidRPr="002A5F55" w:rsidRDefault="007629B2" w:rsidP="00A07FA0">
            <w:pPr>
              <w:pStyle w:val="Text"/>
            </w:pPr>
            <w:r>
              <w:t>MHP</w:t>
            </w:r>
          </w:p>
        </w:tc>
        <w:tc>
          <w:tcPr>
            <w:tcW w:w="2520" w:type="dxa"/>
            <w:noWrap/>
            <w:hideMark/>
          </w:tcPr>
          <w:p w14:paraId="17446063" w14:textId="77777777" w:rsidR="007629B2" w:rsidRPr="002A5F55" w:rsidRDefault="007629B2" w:rsidP="00A07FA0">
            <w:pPr>
              <w:pStyle w:val="Text"/>
            </w:pPr>
            <w:proofErr w:type="spellStart"/>
            <w:r w:rsidRPr="002A5F55">
              <w:t>MHP_Bilgi</w:t>
            </w:r>
            <w:proofErr w:type="spellEnd"/>
            <w:r w:rsidRPr="002A5F55">
              <w:t xml:space="preserve">, </w:t>
            </w:r>
            <w:proofErr w:type="spellStart"/>
            <w:r w:rsidRPr="002A5F55">
              <w:t>Ulku_Ocaklari</w:t>
            </w:r>
            <w:proofErr w:type="spellEnd"/>
          </w:p>
        </w:tc>
        <w:tc>
          <w:tcPr>
            <w:tcW w:w="900" w:type="dxa"/>
            <w:noWrap/>
            <w:hideMark/>
          </w:tcPr>
          <w:p w14:paraId="35327B33" w14:textId="3DCD2DEC" w:rsidR="007629B2" w:rsidRPr="002A5F55" w:rsidRDefault="00F73E9C" w:rsidP="00F73E9C">
            <w:pPr>
              <w:pStyle w:val="Text"/>
            </w:pPr>
            <w:r>
              <w:t>91</w:t>
            </w:r>
            <w:r w:rsidR="007629B2" w:rsidRPr="002A5F55">
              <w:t>.</w:t>
            </w:r>
            <w:r>
              <w:t>6</w:t>
            </w:r>
            <w:r w:rsidR="007629B2" w:rsidRPr="002A5F55">
              <w:t>K</w:t>
            </w:r>
          </w:p>
        </w:tc>
        <w:tc>
          <w:tcPr>
            <w:tcW w:w="810" w:type="dxa"/>
          </w:tcPr>
          <w:p w14:paraId="379D111D" w14:textId="7AE5E413" w:rsidR="007629B2" w:rsidRPr="002A5F55" w:rsidRDefault="007364BF" w:rsidP="00A07FA0">
            <w:pPr>
              <w:pStyle w:val="Text"/>
            </w:pPr>
            <w:r>
              <w:t>223K</w:t>
            </w:r>
          </w:p>
        </w:tc>
      </w:tr>
      <w:tr w:rsidR="007629B2" w:rsidRPr="002A5F55" w14:paraId="617D5339" w14:textId="1FA64514" w:rsidTr="007629B2">
        <w:trPr>
          <w:trHeight w:val="300"/>
        </w:trPr>
        <w:tc>
          <w:tcPr>
            <w:tcW w:w="738" w:type="dxa"/>
          </w:tcPr>
          <w:p w14:paraId="49C0CBAF" w14:textId="4AD17CBB" w:rsidR="007629B2" w:rsidRPr="002A5F55" w:rsidRDefault="007629B2" w:rsidP="00A07FA0">
            <w:pPr>
              <w:pStyle w:val="Text"/>
            </w:pPr>
            <w:r>
              <w:t>BDP</w:t>
            </w:r>
          </w:p>
        </w:tc>
        <w:tc>
          <w:tcPr>
            <w:tcW w:w="2520" w:type="dxa"/>
            <w:noWrap/>
            <w:hideMark/>
          </w:tcPr>
          <w:p w14:paraId="0452D304" w14:textId="73F84FC7" w:rsidR="007629B2" w:rsidRPr="002A5F55" w:rsidRDefault="007629B2" w:rsidP="00A07FA0">
            <w:pPr>
              <w:pStyle w:val="Text"/>
            </w:pPr>
            <w:proofErr w:type="spellStart"/>
            <w:r w:rsidRPr="002A5F55">
              <w:t>BDPgenelmerkez</w:t>
            </w:r>
            <w:proofErr w:type="spellEnd"/>
            <w:r w:rsidR="007364BF">
              <w:t>*</w:t>
            </w:r>
            <w:r w:rsidRPr="002A5F55">
              <w:t xml:space="preserve">, </w:t>
            </w:r>
            <w:proofErr w:type="spellStart"/>
            <w:r w:rsidRPr="002A5F55">
              <w:t>HDP_Kongre</w:t>
            </w:r>
            <w:proofErr w:type="spellEnd"/>
            <w:r w:rsidR="007364BF">
              <w:t xml:space="preserve">*, </w:t>
            </w:r>
            <w:proofErr w:type="spellStart"/>
            <w:r w:rsidR="007364BF" w:rsidRPr="007364BF">
              <w:t>HDPgenelmerkezi</w:t>
            </w:r>
            <w:proofErr w:type="spellEnd"/>
            <w:r w:rsidR="007364BF">
              <w:t xml:space="preserve">**, </w:t>
            </w:r>
            <w:proofErr w:type="spellStart"/>
            <w:r w:rsidR="007364BF" w:rsidRPr="007364BF">
              <w:t>HDPonline</w:t>
            </w:r>
            <w:proofErr w:type="spellEnd"/>
            <w:r w:rsidR="007364BF">
              <w:t>**</w:t>
            </w:r>
          </w:p>
        </w:tc>
        <w:tc>
          <w:tcPr>
            <w:tcW w:w="900" w:type="dxa"/>
            <w:noWrap/>
            <w:hideMark/>
          </w:tcPr>
          <w:p w14:paraId="7875FD24" w14:textId="40EE09B7" w:rsidR="007629B2" w:rsidRPr="002A5F55" w:rsidRDefault="00F73E9C" w:rsidP="00F73E9C">
            <w:pPr>
              <w:pStyle w:val="Text"/>
            </w:pPr>
            <w:r>
              <w:t>60</w:t>
            </w:r>
            <w:r w:rsidR="007629B2" w:rsidRPr="002A5F55">
              <w:t>.</w:t>
            </w:r>
            <w:r>
              <w:t>4</w:t>
            </w:r>
            <w:r w:rsidR="007629B2" w:rsidRPr="002A5F55">
              <w:t>K</w:t>
            </w:r>
          </w:p>
        </w:tc>
        <w:tc>
          <w:tcPr>
            <w:tcW w:w="810" w:type="dxa"/>
          </w:tcPr>
          <w:p w14:paraId="48B4C4F1" w14:textId="606B9401" w:rsidR="007629B2" w:rsidRPr="002A5F55" w:rsidRDefault="007364BF" w:rsidP="00A07FA0">
            <w:pPr>
              <w:pStyle w:val="Text"/>
            </w:pPr>
            <w:r>
              <w:t>240K</w:t>
            </w:r>
          </w:p>
        </w:tc>
      </w:tr>
    </w:tbl>
    <w:p w14:paraId="1FEEA95F" w14:textId="77777777" w:rsidR="00787E8C" w:rsidRPr="00D053FC" w:rsidRDefault="007C03C3" w:rsidP="00A07FA0">
      <w:pPr>
        <w:pStyle w:val="Caption"/>
      </w:pPr>
      <w:bookmarkStart w:id="11" w:name="_Ref299370557"/>
      <w:r w:rsidRPr="007C03C3">
        <w:t xml:space="preserve">Table </w:t>
      </w:r>
      <w:r w:rsidR="00FB52EF">
        <w:fldChar w:fldCharType="begin"/>
      </w:r>
      <w:r w:rsidR="00FB52EF">
        <w:instrText xml:space="preserve"> SEQ Table \* ARABIC </w:instrText>
      </w:r>
      <w:r w:rsidR="00FB52EF">
        <w:fldChar w:fldCharType="separate"/>
      </w:r>
      <w:r w:rsidR="00E77E42">
        <w:rPr>
          <w:noProof/>
        </w:rPr>
        <w:t>1</w:t>
      </w:r>
      <w:r w:rsidR="00FB52EF">
        <w:rPr>
          <w:noProof/>
        </w:rPr>
        <w:fldChar w:fldCharType="end"/>
      </w:r>
      <w:bookmarkEnd w:id="11"/>
      <w:r w:rsidRPr="007C03C3">
        <w:t xml:space="preserve"> </w:t>
      </w:r>
      <w:r w:rsidRPr="007364BF">
        <w:rPr>
          <w:b w:val="0"/>
        </w:rPr>
        <w:t>Selected screen names and unique follower counts</w:t>
      </w:r>
    </w:p>
    <w:p w14:paraId="21E45810" w14:textId="77777777" w:rsidR="00A86DD9" w:rsidRDefault="00A86DD9" w:rsidP="00F23AF1">
      <w:pPr>
        <w:pStyle w:val="Heading1"/>
      </w:pPr>
      <w:r>
        <w:t>Methodology</w:t>
      </w:r>
    </w:p>
    <w:p w14:paraId="23C51FCE" w14:textId="22CA913B" w:rsidR="00A55EA8" w:rsidRDefault="00A55EA8" w:rsidP="00A07FA0">
      <w:pPr>
        <w:pStyle w:val="Text"/>
      </w:pPr>
      <w:r>
        <w:t xml:space="preserve">Using co-subscription relationships of the news media, I </w:t>
      </w:r>
      <w:r w:rsidR="00B46E2B">
        <w:t>first calculate</w:t>
      </w:r>
      <w:r>
        <w:t xml:space="preserve"> a similarity </w:t>
      </w:r>
      <w:r w:rsidR="00B46E2B">
        <w:t>value</w:t>
      </w:r>
      <w:r>
        <w:t xml:space="preserve"> between each pair of </w:t>
      </w:r>
      <w:r w:rsidR="00B46E2B">
        <w:t>news organizations</w:t>
      </w:r>
      <w:r>
        <w:t>,</w:t>
      </w:r>
      <w:r w:rsidR="00B46E2B">
        <w:t xml:space="preserve"> by combining the pairs, and then </w:t>
      </w:r>
      <w:r>
        <w:t>a</w:t>
      </w:r>
      <w:r w:rsidR="00B46E2B">
        <w:t xml:space="preserve"> weighted</w:t>
      </w:r>
      <w:r>
        <w:t xml:space="preserve"> co-subscription network of </w:t>
      </w:r>
      <w:r w:rsidR="00B46E2B">
        <w:t xml:space="preserve">Turkish </w:t>
      </w:r>
      <w:r>
        <w:t>news media</w:t>
      </w:r>
      <w:r w:rsidR="00B46E2B">
        <w:t xml:space="preserve"> is constructed</w:t>
      </w:r>
      <w:r>
        <w:t xml:space="preserve">. Finally, </w:t>
      </w:r>
      <w:r w:rsidR="00B46E2B">
        <w:t xml:space="preserve">using a community detection algorithm on this network, </w:t>
      </w:r>
      <w:r>
        <w:t xml:space="preserve">I detect </w:t>
      </w:r>
      <w:r w:rsidR="00B46E2B">
        <w:t xml:space="preserve">the </w:t>
      </w:r>
      <w:r>
        <w:t>clusters.</w:t>
      </w:r>
    </w:p>
    <w:p w14:paraId="50131A47" w14:textId="50324339" w:rsidR="00416DA2" w:rsidRDefault="00B46E2B" w:rsidP="00A07FA0">
      <w:pPr>
        <w:pStyle w:val="Text"/>
      </w:pPr>
      <w:r>
        <w:tab/>
      </w:r>
      <w:r w:rsidR="00BF770C">
        <w:t>Pairwise similarities of news media are</w:t>
      </w:r>
      <w:r w:rsidR="00965E3A">
        <w:t xml:space="preserve"> calculated </w:t>
      </w:r>
      <w:r w:rsidR="00C67961">
        <w:t xml:space="preserve">based on their common followers. Since, number of followers of </w:t>
      </w:r>
      <w:r w:rsidR="00C67961">
        <w:lastRenderedPageBreak/>
        <w:t>the media has high variance</w:t>
      </w:r>
      <w:r w:rsidR="00AE4404">
        <w:t xml:space="preserve"> in our dataset</w:t>
      </w:r>
      <w:r w:rsidR="00C67961">
        <w:t>, we</w:t>
      </w:r>
      <w:r w:rsidR="00A77A58">
        <w:t xml:space="preserve"> </w:t>
      </w:r>
      <w:r w:rsidR="00766D4A">
        <w:t>choose</w:t>
      </w:r>
      <w:r w:rsidR="00A77A58">
        <w:t xml:space="preserve"> meet/min </w:t>
      </w:r>
      <w:r w:rsidR="00AE4404">
        <w:t>coefficient</w:t>
      </w:r>
      <w:r w:rsidR="0022444C">
        <w:t xml:space="preserve"> (Goldberg and Roth 2003)</w:t>
      </w:r>
      <w:r w:rsidR="00AE4404">
        <w:t xml:space="preserve"> as our </w:t>
      </w:r>
      <w:r w:rsidR="00A77A58">
        <w:t>similarity metric</w:t>
      </w:r>
      <w:r w:rsidR="00766D4A">
        <w:t xml:space="preserve"> over </w:t>
      </w:r>
      <w:r w:rsidR="00964916">
        <w:t xml:space="preserve">more popular </w:t>
      </w:r>
      <w:proofErr w:type="spellStart"/>
      <w:r w:rsidR="00766D4A">
        <w:t>Jaccard</w:t>
      </w:r>
      <w:proofErr w:type="spellEnd"/>
      <w:r w:rsidR="00964916">
        <w:t xml:space="preserve"> </w:t>
      </w:r>
      <w:r w:rsidR="00AE4404">
        <w:t>index</w:t>
      </w:r>
      <w:r w:rsidR="002646B3">
        <w:t xml:space="preserve">, i.e. </w:t>
      </w:r>
      <m:oMath>
        <m:r>
          <w:rPr>
            <w:rFonts w:ascii="Cambria Math" w:hAnsi="Cambria Math"/>
          </w:rPr>
          <m:t>(A∩B)/(A∪B)</m:t>
        </m:r>
      </m:oMath>
      <w:r w:rsidR="00A77A58">
        <w:t>.</w:t>
      </w:r>
      <w:r w:rsidR="00766D4A">
        <w:t xml:space="preserve"> </w:t>
      </w:r>
      <w:r w:rsidR="00A77A58">
        <w:t>L</w:t>
      </w:r>
      <w:r w:rsidR="00416DA2">
        <w:t>et A</w:t>
      </w:r>
      <w:r w:rsidR="00C67961">
        <w:t xml:space="preserve"> and </w:t>
      </w:r>
      <w:r w:rsidR="00416DA2">
        <w:t>B</w:t>
      </w:r>
      <w:r w:rsidR="00C67961">
        <w:t xml:space="preserve"> be the set of follower </w:t>
      </w:r>
      <w:r w:rsidR="00A77A58">
        <w:t xml:space="preserve">IDs of </w:t>
      </w:r>
      <w:r w:rsidR="00416DA2">
        <w:t xml:space="preserve">two </w:t>
      </w:r>
      <w:r w:rsidR="00A77A58">
        <w:t xml:space="preserve">news media, then </w:t>
      </w:r>
      <w:r w:rsidR="00766D4A">
        <w:t xml:space="preserve">meet/min </w:t>
      </w:r>
      <w:r w:rsidR="00416DA2">
        <w:t>similarity of A to B is</w:t>
      </w:r>
      <w:r w:rsidR="00AE4404">
        <w:t xml:space="preserve"> calculated by</w:t>
      </w:r>
    </w:p>
    <w:p w14:paraId="07E4060A" w14:textId="77777777" w:rsidR="00416DA2" w:rsidRPr="00FA5489" w:rsidRDefault="00FA5489" w:rsidP="00A07FA0">
      <w:pPr>
        <w:pStyle w:val="Text"/>
      </w:pPr>
      <m:oMathPara>
        <m:oMathParaPr>
          <m:jc m:val="center"/>
        </m:oMathParaPr>
        <m:oMath>
          <m:r>
            <w:rPr>
              <w:rFonts w:ascii="Cambria Math" w:hAnsi="Cambria Math"/>
            </w:rPr>
            <m:t>sim</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A</m:t>
              </m:r>
              <m:r>
                <m:rPr>
                  <m:sty m:val="p"/>
                </m:rPr>
                <w:rPr>
                  <w:rFonts w:ascii="Cambria Math" w:hAnsi="Cambria Math"/>
                </w:rPr>
                <m:t>∩</m:t>
              </m:r>
              <m:r>
                <w:rPr>
                  <w:rFonts w:ascii="Cambria Math" w:hAnsi="Cambria Math"/>
                </w:rPr>
                <m:t>B</m:t>
              </m:r>
            </m:num>
            <m:den>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d>
                        <m:dPr>
                          <m:begChr m:val="|"/>
                          <m:endChr m:val="|"/>
                          <m:ctrlPr>
                            <w:rPr>
                              <w:rFonts w:ascii="Cambria Math" w:hAnsi="Cambria Math"/>
                            </w:rPr>
                          </m:ctrlPr>
                        </m:dPr>
                        <m:e>
                          <m:r>
                            <w:rPr>
                              <w:rFonts w:ascii="Cambria Math" w:hAnsi="Cambria Math"/>
                            </w:rPr>
                            <m:t>A</m:t>
                          </m:r>
                        </m:e>
                      </m:d>
                      <m:r>
                        <m:rPr>
                          <m:sty m:val="p"/>
                        </m:rPr>
                        <w:rPr>
                          <w:rFonts w:ascii="Cambria Math" w:hAnsi="Cambria Math"/>
                        </w:rPr>
                        <m:t>,</m:t>
                      </m:r>
                      <m:d>
                        <m:dPr>
                          <m:begChr m:val="|"/>
                          <m:endChr m:val="|"/>
                          <m:ctrlPr>
                            <w:rPr>
                              <w:rFonts w:ascii="Cambria Math" w:hAnsi="Cambria Math"/>
                            </w:rPr>
                          </m:ctrlPr>
                        </m:dPr>
                        <m:e>
                          <m:r>
                            <w:rPr>
                              <w:rFonts w:ascii="Cambria Math" w:hAnsi="Cambria Math"/>
                            </w:rPr>
                            <m:t>B</m:t>
                          </m:r>
                        </m:e>
                      </m:d>
                    </m:e>
                  </m:d>
                </m:e>
              </m:func>
            </m:den>
          </m:f>
        </m:oMath>
      </m:oMathPara>
    </w:p>
    <w:p w14:paraId="3349C3CA" w14:textId="77777777" w:rsidR="00B46E2B" w:rsidRDefault="00416DA2" w:rsidP="00A07FA0">
      <w:pPr>
        <w:pStyle w:val="Text"/>
      </w:pPr>
      <w:r>
        <w:tab/>
      </w:r>
    </w:p>
    <w:p w14:paraId="51C864DB" w14:textId="2FE8ED4F" w:rsidR="00416DA2" w:rsidRDefault="00416DA2" w:rsidP="00A07FA0">
      <w:pPr>
        <w:pStyle w:val="Text"/>
      </w:pPr>
      <w:r>
        <w:t xml:space="preserve">Note that this </w:t>
      </w:r>
      <w:r w:rsidR="00EF3A03">
        <w:t xml:space="preserve">metric </w:t>
      </w:r>
      <w:r w:rsidR="00FA65F3">
        <w:t>is</w:t>
      </w:r>
      <w:r>
        <w:t xml:space="preserve"> </w:t>
      </w:r>
      <w:r w:rsidR="00A77A58">
        <w:t>symmetric</w:t>
      </w:r>
      <w:r w:rsidR="00AE4404">
        <w:t>,</w:t>
      </w:r>
      <w:r w:rsidR="00A77A58">
        <w:t xml:space="preserve"> </w:t>
      </w:r>
      <w:r w:rsidR="00EF3A03">
        <w:t>and</w:t>
      </w:r>
      <w:r w:rsidR="00FA65F3">
        <w:t xml:space="preserve"> </w:t>
      </w:r>
      <w:r w:rsidR="00AE4404">
        <w:t>if A is a proper subset of B then their similarity is 1</w:t>
      </w:r>
      <w:r w:rsidR="000B4F62">
        <w:t>.</w:t>
      </w:r>
      <w:r w:rsidR="00EF3A03">
        <w:t xml:space="preserve"> </w:t>
      </w:r>
    </w:p>
    <w:p w14:paraId="79F0AB48" w14:textId="738DB241" w:rsidR="00897085" w:rsidRDefault="00AE4404" w:rsidP="00A07FA0">
      <w:pPr>
        <w:pStyle w:val="Text"/>
      </w:pPr>
      <m:oMathPara>
        <m:oMathParaPr>
          <m:jc m:val="center"/>
        </m:oMathParaPr>
        <m:oMath>
          <m:r>
            <w:rPr>
              <w:rFonts w:ascii="Cambria Math" w:hAnsi="Cambria Math"/>
            </w:rPr>
            <m:t>sim</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 xml:space="preserve">= </m:t>
          </m:r>
          <m:r>
            <w:rPr>
              <w:rFonts w:ascii="Cambria Math" w:hAnsi="Cambria Math"/>
            </w:rPr>
            <m:t>sim</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r>
            <m:rPr>
              <m:sty m:val="p"/>
            </m:rPr>
            <w:rPr>
              <w:rFonts w:ascii="Cambria Math" w:hAnsi="Cambria Math"/>
            </w:rPr>
            <w:br/>
          </m:r>
        </m:oMath>
        <m:oMath>
          <m:r>
            <w:rPr>
              <w:rFonts w:ascii="Cambria Math" w:hAnsi="Cambria Math"/>
            </w:rPr>
            <m:t>sim</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 xml:space="preserve">=1 ⇔ </m:t>
          </m:r>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oMath>
      </m:oMathPara>
    </w:p>
    <w:p w14:paraId="12A4BA2B" w14:textId="5486C435" w:rsidR="00B46E2B" w:rsidRDefault="005F214B" w:rsidP="00A07FA0">
      <w:pPr>
        <w:pStyle w:val="Text"/>
      </w:pPr>
      <w:r>
        <w:tab/>
        <w:t>We calculate</w:t>
      </w:r>
      <w:r w:rsidR="004E2719">
        <w:t xml:space="preserve"> </w:t>
      </w:r>
      <m:oMath>
        <m:r>
          <w:rPr>
            <w:rFonts w:ascii="Cambria Math" w:hAnsi="Cambria Math"/>
          </w:rPr>
          <m:t>C(37¦2)=666</m:t>
        </m:r>
      </m:oMath>
      <w:r w:rsidR="00EB6F2F">
        <w:t xml:space="preserve"> s</w:t>
      </w:r>
      <w:proofErr w:type="spellStart"/>
      <w:r>
        <w:t>uch</w:t>
      </w:r>
      <w:proofErr w:type="spellEnd"/>
      <w:r>
        <w:t xml:space="preserve"> </w:t>
      </w:r>
      <w:r w:rsidR="00766D4A">
        <w:t xml:space="preserve">pairwise similarities and </w:t>
      </w:r>
      <w:r w:rsidR="00C703A2">
        <w:t>observe</w:t>
      </w:r>
      <w:r w:rsidR="00766D4A">
        <w:t xml:space="preserve"> values between </w:t>
      </w:r>
      <w:r w:rsidR="003B0509">
        <w:t>0.5% and 7</w:t>
      </w:r>
      <w:r w:rsidR="007C03C3">
        <w:t>7</w:t>
      </w:r>
      <w:r w:rsidR="008971BA">
        <w:t>% with a mean of 0.28</w:t>
      </w:r>
      <w:r w:rsidR="003B0509">
        <w:t>. Distribution of similarities i</w:t>
      </w:r>
      <w:r w:rsidR="00964916">
        <w:t>s shown in Figure 3.</w:t>
      </w:r>
      <w:r w:rsidR="006E12A0">
        <w:t xml:space="preserve"> We </w:t>
      </w:r>
      <w:r w:rsidR="00035B3C">
        <w:t xml:space="preserve">also </w:t>
      </w:r>
      <w:r w:rsidR="006E12A0">
        <w:t xml:space="preserve">created a </w:t>
      </w:r>
      <w:r w:rsidR="00F57419">
        <w:t xml:space="preserve">green-yellow-red </w:t>
      </w:r>
      <w:proofErr w:type="spellStart"/>
      <w:r w:rsidR="006E12A0">
        <w:t>heatmap</w:t>
      </w:r>
      <w:proofErr w:type="spellEnd"/>
      <w:r w:rsidR="006E12A0">
        <w:t xml:space="preserve"> to visualize these similarities</w:t>
      </w:r>
      <w:r w:rsidR="00414862">
        <w:t xml:space="preserve"> (Figure 4)</w:t>
      </w:r>
      <w:r w:rsidR="00035B3C">
        <w:t>.</w:t>
      </w:r>
    </w:p>
    <w:p w14:paraId="122F78C2" w14:textId="7FFE74D1" w:rsidR="007C4F64" w:rsidRDefault="007C4F64" w:rsidP="00A07FA0">
      <w:pPr>
        <w:pStyle w:val="Text"/>
      </w:pPr>
      <w:r>
        <w:rPr>
          <w:noProof/>
        </w:rPr>
        <w:lastRenderedPageBreak/>
        <mc:AlternateContent>
          <mc:Choice Requires="wpg">
            <w:drawing>
              <wp:anchor distT="0" distB="0" distL="114300" distR="114300" simplePos="0" relativeHeight="251662848" behindDoc="0" locked="0" layoutInCell="1" allowOverlap="1" wp14:anchorId="6F3EE974" wp14:editId="560D56E3">
                <wp:simplePos x="0" y="0"/>
                <wp:positionH relativeFrom="column">
                  <wp:posOffset>20955</wp:posOffset>
                </wp:positionH>
                <wp:positionV relativeFrom="paragraph">
                  <wp:posOffset>67310</wp:posOffset>
                </wp:positionV>
                <wp:extent cx="3020060" cy="1922145"/>
                <wp:effectExtent l="0" t="0" r="2540" b="8255"/>
                <wp:wrapTopAndBottom/>
                <wp:docPr id="2"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20060" cy="1922145"/>
                          <a:chOff x="1120" y="821"/>
                          <a:chExt cx="4774" cy="3017"/>
                        </a:xfrm>
                      </wpg:grpSpPr>
                      <wps:wsp>
                        <wps:cNvPr id="3" name="Text Box 18"/>
                        <wps:cNvSpPr txBox="1">
                          <a:spLocks noChangeArrowheads="1"/>
                        </wps:cNvSpPr>
                        <wps:spPr bwMode="auto">
                          <a:xfrm>
                            <a:off x="1252" y="3644"/>
                            <a:ext cx="4609"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D8354" w14:textId="45284B88" w:rsidR="00271C6A" w:rsidRPr="00B46E2B" w:rsidRDefault="00271C6A" w:rsidP="00A07FA0">
                              <w:pPr>
                                <w:pStyle w:val="Caption"/>
                                <w:rPr>
                                  <w:b w:val="0"/>
                                  <w:noProof/>
                                </w:rPr>
                              </w:pPr>
                              <w:r w:rsidRPr="007C03C3">
                                <w:t xml:space="preserve">Figure </w:t>
                              </w:r>
                              <w:r w:rsidR="00FB52EF">
                                <w:fldChar w:fldCharType="begin"/>
                              </w:r>
                              <w:r w:rsidR="00FB52EF">
                                <w:instrText xml:space="preserve"> SEQ Figure \* ARABIC </w:instrText>
                              </w:r>
                              <w:r w:rsidR="00FB52EF">
                                <w:fldChar w:fldCharType="separate"/>
                              </w:r>
                              <w:r w:rsidR="00E77E42">
                                <w:rPr>
                                  <w:noProof/>
                                </w:rPr>
                                <w:t>2</w:t>
                              </w:r>
                              <w:r w:rsidR="00FB52EF">
                                <w:rPr>
                                  <w:noProof/>
                                </w:rPr>
                                <w:fldChar w:fldCharType="end"/>
                              </w:r>
                              <w:r w:rsidRPr="007C03C3">
                                <w:t xml:space="preserve"> </w:t>
                              </w:r>
                              <w:r w:rsidRPr="00B46E2B">
                                <w:rPr>
                                  <w:b w:val="0"/>
                                </w:rPr>
                                <w:t xml:space="preserve">Similarity </w:t>
                              </w:r>
                              <w:r>
                                <w:rPr>
                                  <w:b w:val="0"/>
                                </w:rPr>
                                <w:t>d</w:t>
                              </w:r>
                              <w:r w:rsidRPr="00B46E2B">
                                <w:rPr>
                                  <w:b w:val="0"/>
                                </w:rPr>
                                <w:t>istr</w:t>
                              </w:r>
                              <w:r>
                                <w:rPr>
                                  <w:b w:val="0"/>
                                </w:rPr>
                                <w:t>ibutions of n</w:t>
                              </w:r>
                              <w:r w:rsidRPr="00B46E2B">
                                <w:rPr>
                                  <w:b w:val="0"/>
                                </w:rPr>
                                <w:t xml:space="preserve">ews </w:t>
                              </w:r>
                              <w:r>
                                <w:rPr>
                                  <w:b w:val="0"/>
                                </w:rPr>
                                <w:t>m</w:t>
                              </w:r>
                              <w:r w:rsidRPr="00B46E2B">
                                <w:rPr>
                                  <w:b w:val="0"/>
                                </w:rPr>
                                <w:t>edia</w:t>
                              </w:r>
                              <w:r>
                                <w:rPr>
                                  <w:b w:val="0"/>
                                </w:rPr>
                                <w:t xml:space="preserve"> pairs</w:t>
                              </w:r>
                            </w:p>
                          </w:txbxContent>
                        </wps:txbx>
                        <wps:bodyPr rot="0" vert="horz" wrap="square" lIns="0" tIns="0" rIns="0" bIns="0" anchor="t" anchorCtr="0" upright="1">
                          <a:noAutofit/>
                        </wps:bodyPr>
                      </wps:wsp>
                      <pic:pic xmlns:pic="http://schemas.openxmlformats.org/drawingml/2006/picture">
                        <pic:nvPicPr>
                          <pic:cNvPr id="4" name="Chart 1"/>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120" y="821"/>
                            <a:ext cx="4774" cy="27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21" o:spid="_x0000_s1027" style="position:absolute;left:0;text-align:left;margin-left:1.65pt;margin-top:5.3pt;width:237.8pt;height:151.35pt;z-index:251662848" coordorigin="1120,821" coordsize="4774,30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">
                <v:shape id="Text Box 18" o:spid="_x0000_s1028" type="#_x0000_t202" style="position:absolute;left:1252;top:3644;width:4609;height: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IywMMA&#10;AADaAAAADwAAAGRycy9kb3ducmV2LnhtbESPQWvCQBSE7wX/w/IEb3VjB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IywMMAAADaAAAADwAAAAAAAAAAAAAAAACYAgAAZHJzL2Rv&#10;d25yZXYueG1sUEsFBgAAAAAEAAQA9QAAAIgDAAAAAA==&#10;" filled="f" stroked="f">
                  <v:textbox inset="0,0,0,0">
                    <w:txbxContent>
                      <w:p w14:paraId="68AD8354" w14:textId="45284B88" w:rsidR="00271C6A" w:rsidRPr="00B46E2B" w:rsidRDefault="00271C6A" w:rsidP="00A07FA0">
                        <w:pPr>
                          <w:pStyle w:val="Caption"/>
                          <w:rPr>
                            <w:b w:val="0"/>
                            <w:noProof/>
                          </w:rPr>
                        </w:pPr>
                        <w:r w:rsidRPr="007C03C3">
                          <w:t xml:space="preserve">Figure </w:t>
                        </w:r>
                        <w:r w:rsidR="00FB52EF">
                          <w:fldChar w:fldCharType="begin"/>
                        </w:r>
                        <w:r w:rsidR="00FB52EF">
                          <w:instrText xml:space="preserve"> SEQ Figure \* ARABIC </w:instrText>
                        </w:r>
                        <w:r w:rsidR="00FB52EF">
                          <w:fldChar w:fldCharType="separate"/>
                        </w:r>
                        <w:r w:rsidR="00E77E42">
                          <w:rPr>
                            <w:noProof/>
                          </w:rPr>
                          <w:t>2</w:t>
                        </w:r>
                        <w:r w:rsidR="00FB52EF">
                          <w:rPr>
                            <w:noProof/>
                          </w:rPr>
                          <w:fldChar w:fldCharType="end"/>
                        </w:r>
                        <w:r w:rsidRPr="007C03C3">
                          <w:t xml:space="preserve"> </w:t>
                        </w:r>
                        <w:r w:rsidRPr="00B46E2B">
                          <w:rPr>
                            <w:b w:val="0"/>
                          </w:rPr>
                          <w:t xml:space="preserve">Similarity </w:t>
                        </w:r>
                        <w:r>
                          <w:rPr>
                            <w:b w:val="0"/>
                          </w:rPr>
                          <w:t>d</w:t>
                        </w:r>
                        <w:r w:rsidRPr="00B46E2B">
                          <w:rPr>
                            <w:b w:val="0"/>
                          </w:rPr>
                          <w:t>istr</w:t>
                        </w:r>
                        <w:r>
                          <w:rPr>
                            <w:b w:val="0"/>
                          </w:rPr>
                          <w:t>ibutions of n</w:t>
                        </w:r>
                        <w:r w:rsidRPr="00B46E2B">
                          <w:rPr>
                            <w:b w:val="0"/>
                          </w:rPr>
                          <w:t xml:space="preserve">ews </w:t>
                        </w:r>
                        <w:r>
                          <w:rPr>
                            <w:b w:val="0"/>
                          </w:rPr>
                          <w:t>m</w:t>
                        </w:r>
                        <w:r w:rsidRPr="00B46E2B">
                          <w:rPr>
                            <w:b w:val="0"/>
                          </w:rPr>
                          <w:t>edia</w:t>
                        </w:r>
                        <w:r>
                          <w:rPr>
                            <w:b w:val="0"/>
                          </w:rPr>
                          <w:t xml:space="preserve"> pair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9" type="#_x0000_t75" style="position:absolute;left:1120;top:821;width:4774;height:27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QucjBAAAA2gAAAA8AAABkcnMvZG93bnJldi54bWxEj0GLwjAUhO8L/ofwBG9rqohKNYoKgogg&#10;Vi/eHs2zLTYvpYm27q/fCILHYWa+YebL1pTiSbUrLCsY9CMQxKnVBWcKLuft7xSE88gaS8uk4EUO&#10;lovOzxxjbRs+0TPxmQgQdjEqyL2vYildmpNB17cVcfButjbog6wzqWtsAtyUchhFY2mw4LCQY0Wb&#10;nNJ78jAKJrf79jKtDqY0fFz/jZLset43SvW67WoGwlPrv+FPe6cVjOB9JdwAufg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PQucjBAAAA2gAAAA8AAAAAAAAAAAAAAAAAnwIA&#10;AGRycy9kb3ducmV2LnhtbFBLBQYAAAAABAAEAPcAAACNAwAAAAA=&#10;">
                  <v:imagedata r:id="rId11" o:title=""/>
                  <o:lock v:ext="edit" aspectratio="f"/>
                </v:shape>
                <w10:wrap type="topAndBottom"/>
              </v:group>
            </w:pict>
          </mc:Fallback>
        </mc:AlternateContent>
      </w:r>
    </w:p>
    <w:p w14:paraId="04F9D7B1" w14:textId="77777777" w:rsidR="0033385A" w:rsidRDefault="007C4F64" w:rsidP="00A07FA0">
      <w:pPr>
        <w:pStyle w:val="Text"/>
      </w:pPr>
      <w:r>
        <w:rPr>
          <w:noProof/>
        </w:rPr>
        <mc:AlternateContent>
          <mc:Choice Requires="wps">
            <w:drawing>
              <wp:anchor distT="0" distB="0" distL="114300" distR="114300" simplePos="0" relativeHeight="251679232" behindDoc="0" locked="0" layoutInCell="1" allowOverlap="1" wp14:anchorId="713E7B53" wp14:editId="050E067B">
                <wp:simplePos x="0" y="0"/>
                <wp:positionH relativeFrom="column">
                  <wp:posOffset>17145</wp:posOffset>
                </wp:positionH>
                <wp:positionV relativeFrom="paragraph">
                  <wp:posOffset>4492625</wp:posOffset>
                </wp:positionV>
                <wp:extent cx="3024505" cy="152400"/>
                <wp:effectExtent l="0" t="0" r="0" b="0"/>
                <wp:wrapThrough wrapText="bothSides">
                  <wp:wrapPolygon edited="0">
                    <wp:start x="0" y="0"/>
                    <wp:lineTo x="0" y="0"/>
                    <wp:lineTo x="0" y="0"/>
                  </wp:wrapPolygon>
                </wp:wrapThrough>
                <wp:docPr id="12" name="Text Box 12"/>
                <wp:cNvGraphicFramePr/>
                <a:graphic xmlns:a="http://schemas.openxmlformats.org/drawingml/2006/main">
                  <a:graphicData uri="http://schemas.microsoft.com/office/word/2010/wordprocessingShape">
                    <wps:wsp>
                      <wps:cNvSpPr txBox="1"/>
                      <wps:spPr>
                        <a:xfrm>
                          <a:off x="0" y="0"/>
                          <a:ext cx="3024505" cy="1524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6EB7FFA9" w14:textId="6075E59E" w:rsidR="00271C6A" w:rsidRPr="007C4F64" w:rsidRDefault="00271C6A" w:rsidP="007C4F64">
                            <w:pPr>
                              <w:pStyle w:val="Caption"/>
                              <w:rPr>
                                <w:b w:val="0"/>
                                <w:noProof/>
                              </w:rPr>
                            </w:pPr>
                            <w:r>
                              <w:t xml:space="preserve">Figure 5 </w:t>
                            </w:r>
                            <w:r>
                              <w:rPr>
                                <w:b w:val="0"/>
                              </w:rPr>
                              <w:t xml:space="preserve">Subscribers of parties as well as newspap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id="Text Box 12" o:spid="_x0000_s1030" type="#_x0000_t202" style="position:absolute;left:0;text-align:left;margin-left:1.35pt;margin-top:353.75pt;width:238.15pt;height:12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" stroked="f">
                <v:textbox style="mso-fit-shape-to-text:t" inset="0,0,0,0">
                  <w:txbxContent>
                    <w:p w14:paraId="6EB7FFA9" w14:textId="6075E59E" w:rsidR="00271C6A" w:rsidRPr="007C4F64" w:rsidRDefault="00271C6A" w:rsidP="007C4F64">
                      <w:pPr>
                        <w:pStyle w:val="Caption"/>
                        <w:rPr>
                          <w:b w:val="0"/>
                          <w:noProof/>
                        </w:rPr>
                      </w:pPr>
                      <w:r>
                        <w:t xml:space="preserve">Figure 5 </w:t>
                      </w:r>
                      <w:r>
                        <w:rPr>
                          <w:b w:val="0"/>
                        </w:rPr>
                        <w:t xml:space="preserve">Subscribers of parties as well as newspapers </w:t>
                      </w:r>
                    </w:p>
                  </w:txbxContent>
                </v:textbox>
                <w10:wrap type="through"/>
              </v:shape>
            </w:pict>
          </mc:Fallback>
        </mc:AlternateContent>
      </w:r>
      <w:r>
        <w:rPr>
          <w:noProof/>
        </w:rPr>
        <w:drawing>
          <wp:anchor distT="0" distB="0" distL="114300" distR="114300" simplePos="0" relativeHeight="251677184" behindDoc="0" locked="0" layoutInCell="1" allowOverlap="1" wp14:anchorId="5BAE96A1" wp14:editId="56564ED8">
            <wp:simplePos x="0" y="0"/>
            <wp:positionH relativeFrom="column">
              <wp:posOffset>17145</wp:posOffset>
            </wp:positionH>
            <wp:positionV relativeFrom="paragraph">
              <wp:posOffset>-31115</wp:posOffset>
            </wp:positionV>
            <wp:extent cx="3024505" cy="4466590"/>
            <wp:effectExtent l="0" t="0" r="0" b="3810"/>
            <wp:wrapTopAndBottom/>
            <wp:docPr id="11" name="Picture 11" descr="Macintosh HD:Users:toz:Documents:workspace:TR-Media-Politics: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oz:Documents:workspace:TR-Media-Politics: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4505" cy="4466590"/>
                    </a:xfrm>
                    <a:prstGeom prst="rect">
                      <a:avLst/>
                    </a:prstGeom>
                    <a:noFill/>
                    <a:ln>
                      <a:noFill/>
                    </a:ln>
                  </pic:spPr>
                </pic:pic>
              </a:graphicData>
            </a:graphic>
            <wp14:sizeRelH relativeFrom="page">
              <wp14:pctWidth>0</wp14:pctWidth>
            </wp14:sizeRelH>
            <wp14:sizeRelV relativeFrom="page">
              <wp14:pctHeight>0</wp14:pctHeight>
            </wp14:sizeRelV>
          </wp:anchor>
        </w:drawing>
      </w:r>
      <w:r w:rsidR="004978BA">
        <w:tab/>
      </w:r>
    </w:p>
    <w:p w14:paraId="5ABFF9BC" w14:textId="0EF35169" w:rsidR="00BB4BAA" w:rsidRDefault="0033385A" w:rsidP="00A07FA0">
      <w:pPr>
        <w:pStyle w:val="Text"/>
      </w:pPr>
      <w:r>
        <w:tab/>
      </w:r>
      <w:r w:rsidR="00BB4BAA">
        <w:t>A</w:t>
      </w:r>
      <w:r w:rsidR="00D05FF6">
        <w:t xml:space="preserve"> </w:t>
      </w:r>
      <w:r w:rsidR="0023465A">
        <w:t xml:space="preserve">weighted </w:t>
      </w:r>
      <w:r w:rsidR="00D05FF6">
        <w:t xml:space="preserve">complete </w:t>
      </w:r>
      <w:r w:rsidR="004978BA">
        <w:t xml:space="preserve">graph </w:t>
      </w:r>
      <m:oMath>
        <m:sSub>
          <m:sSubPr>
            <m:ctrlPr>
              <w:rPr>
                <w:rFonts w:ascii="Cambria Math" w:hAnsi="Cambria Math"/>
                <w:i/>
              </w:rPr>
            </m:ctrlPr>
          </m:sSubPr>
          <m:e>
            <m:r>
              <w:rPr>
                <w:rFonts w:ascii="Cambria Math" w:hAnsi="Cambria Math"/>
              </w:rPr>
              <m:t>K</m:t>
            </m:r>
          </m:e>
          <m:sub>
            <m:r>
              <w:rPr>
                <w:rFonts w:ascii="Cambria Math" w:hAnsi="Cambria Math"/>
              </w:rPr>
              <m:t>37</m:t>
            </m:r>
          </m:sub>
        </m:sSub>
      </m:oMath>
      <w:r w:rsidR="004978BA">
        <w:t xml:space="preserve"> </w:t>
      </w:r>
      <w:r w:rsidR="00BB4BAA">
        <w:t xml:space="preserve">is generated </w:t>
      </w:r>
      <w:r w:rsidR="00D05FF6">
        <w:t>where</w:t>
      </w:r>
      <w:r w:rsidR="004978BA" w:rsidRPr="004978BA">
        <w:t xml:space="preserve"> </w:t>
      </w:r>
      <w:r w:rsidR="009D045D">
        <w:t>its vertices are</w:t>
      </w:r>
      <w:r w:rsidR="004978BA" w:rsidRPr="004978BA">
        <w:t xml:space="preserve"> the </w:t>
      </w:r>
      <w:r w:rsidR="008D2BC4">
        <w:t>37</w:t>
      </w:r>
      <w:r w:rsidR="004978BA" w:rsidRPr="004978BA">
        <w:t xml:space="preserve"> new</w:t>
      </w:r>
      <w:r w:rsidR="00D05FF6">
        <w:t>s</w:t>
      </w:r>
      <w:r w:rsidR="00460E5C">
        <w:t xml:space="preserve"> media</w:t>
      </w:r>
      <w:r w:rsidR="004978BA" w:rsidRPr="004978BA">
        <w:t xml:space="preserve"> and </w:t>
      </w:r>
      <w:r w:rsidR="007C7087">
        <w:t xml:space="preserve">edge </w:t>
      </w:r>
      <w:r w:rsidR="00D05FF6">
        <w:t xml:space="preserve">weights </w:t>
      </w:r>
      <w:r w:rsidR="0049379A">
        <w:t>are</w:t>
      </w:r>
      <w:r w:rsidR="00D05FF6">
        <w:t xml:space="preserve"> </w:t>
      </w:r>
      <w:r w:rsidR="007C7087">
        <w:t xml:space="preserve">the </w:t>
      </w:r>
      <w:r w:rsidR="002E78F4">
        <w:t xml:space="preserve">meet/min </w:t>
      </w:r>
      <w:r w:rsidR="00414862">
        <w:t>similarities</w:t>
      </w:r>
      <w:r w:rsidR="00DF1E79">
        <w:t xml:space="preserve"> of </w:t>
      </w:r>
      <w:r w:rsidR="007C7087">
        <w:t>their endpoints</w:t>
      </w:r>
      <w:r w:rsidR="00414862">
        <w:t>.</w:t>
      </w:r>
      <w:r w:rsidR="00EE374E">
        <w:t xml:space="preserve"> T</w:t>
      </w:r>
      <w:r w:rsidR="00F57668">
        <w:t xml:space="preserve">hen </w:t>
      </w:r>
      <w:r w:rsidR="00EE374E">
        <w:t>a</w:t>
      </w:r>
      <w:r w:rsidR="008A78F4" w:rsidRPr="008A78F4">
        <w:t xml:space="preserve"> </w:t>
      </w:r>
      <w:r w:rsidR="00D90D21">
        <w:t>m</w:t>
      </w:r>
      <w:r w:rsidR="008A78F4" w:rsidRPr="008A78F4">
        <w:t>odularity</w:t>
      </w:r>
      <w:r w:rsidR="00EE374E">
        <w:t xml:space="preserve"> based</w:t>
      </w:r>
      <w:r w:rsidR="008A78F4" w:rsidRPr="008A78F4">
        <w:t xml:space="preserve"> method</w:t>
      </w:r>
      <w:r w:rsidR="008A78F4">
        <w:t xml:space="preserve"> (</w:t>
      </w:r>
      <w:proofErr w:type="spellStart"/>
      <w:r w:rsidR="00D90D21">
        <w:t>Blondel</w:t>
      </w:r>
      <w:proofErr w:type="spellEnd"/>
      <w:r w:rsidR="00D90D21">
        <w:t xml:space="preserve"> et al. 2008</w:t>
      </w:r>
      <w:r w:rsidR="008A78F4">
        <w:t xml:space="preserve">) </w:t>
      </w:r>
      <w:r w:rsidR="000663C3">
        <w:t xml:space="preserve">implemented in </w:t>
      </w:r>
      <w:proofErr w:type="spellStart"/>
      <w:r w:rsidR="000663C3">
        <w:t>Gephi</w:t>
      </w:r>
      <w:proofErr w:type="spellEnd"/>
      <w:r w:rsidR="000663C3">
        <w:t xml:space="preserve"> (Bastian, </w:t>
      </w:r>
      <w:proofErr w:type="spellStart"/>
      <w:r w:rsidR="000663C3" w:rsidRPr="000663C3">
        <w:t>Heymann</w:t>
      </w:r>
      <w:proofErr w:type="spellEnd"/>
      <w:r w:rsidR="000663C3" w:rsidRPr="000663C3">
        <w:t xml:space="preserve"> and </w:t>
      </w:r>
      <w:proofErr w:type="spellStart"/>
      <w:r w:rsidR="000663C3" w:rsidRPr="000663C3">
        <w:t>Jacomy</w:t>
      </w:r>
      <w:proofErr w:type="spellEnd"/>
      <w:r w:rsidR="000663C3">
        <w:t xml:space="preserve"> 2009) </w:t>
      </w:r>
      <w:r w:rsidR="00EE374E">
        <w:t xml:space="preserve">with different </w:t>
      </w:r>
      <w:r w:rsidR="00B46E2B">
        <w:t>granularities</w:t>
      </w:r>
      <w:r w:rsidR="00EE374E">
        <w:t xml:space="preserve"> is employed </w:t>
      </w:r>
      <w:r w:rsidR="008A78F4">
        <w:t xml:space="preserve">to </w:t>
      </w:r>
      <w:r w:rsidR="006E12A0">
        <w:t>detect</w:t>
      </w:r>
      <w:r w:rsidR="00F57668">
        <w:t xml:space="preserve"> the clusters in this generated</w:t>
      </w:r>
      <w:r w:rsidR="008A78F4">
        <w:t xml:space="preserve"> </w:t>
      </w:r>
      <w:r w:rsidR="00F57668">
        <w:t>graph</w:t>
      </w:r>
      <w:r w:rsidR="00EE374E">
        <w:t>.</w:t>
      </w:r>
      <w:r w:rsidR="003B06E3">
        <w:t xml:space="preserve"> </w:t>
      </w:r>
      <w:r w:rsidR="00EE374E">
        <w:t>In networks, quality of a partition is usually defined by</w:t>
      </w:r>
      <w:r w:rsidR="003B06E3">
        <w:t xml:space="preserve"> modularity</w:t>
      </w:r>
      <w:r w:rsidR="00EE374E">
        <w:t>, which</w:t>
      </w:r>
      <w:r w:rsidR="003B06E3">
        <w:t xml:space="preserve"> </w:t>
      </w:r>
      <w:r w:rsidR="00EE374E">
        <w:t xml:space="preserve">for weighted graphs </w:t>
      </w:r>
      <w:r w:rsidR="003B06E3">
        <w:t>is defined as</w:t>
      </w:r>
    </w:p>
    <w:p w14:paraId="3A2D8515" w14:textId="093E78EF" w:rsidR="008D412F" w:rsidRPr="003B06E3" w:rsidRDefault="008D412F" w:rsidP="00A07FA0">
      <w:pPr>
        <w:pStyle w:val="Text"/>
      </w:pPr>
      <m:oMathPara>
        <m:oMathParaPr>
          <m:jc m:val="center"/>
        </m:oMathParaPr>
        <m:oMath>
          <m:r>
            <w:rPr>
              <w:rFonts w:ascii="Cambria Math" w:hAnsi="Cambria Math"/>
            </w:rPr>
            <m:t>Q</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m:t>
              </m:r>
            </m:den>
          </m:f>
          <m:nary>
            <m:naryPr>
              <m:chr m:val="∑"/>
              <m:limLoc m:val="undOvr"/>
              <m:supHide m:val="1"/>
              <m:ctrlPr>
                <w:rPr>
                  <w:rFonts w:ascii="Cambria Math" w:hAnsi="Cambria Math"/>
                </w:rPr>
              </m:ctrlPr>
            </m:naryPr>
            <m:sub>
              <m:r>
                <w:rPr>
                  <w:rFonts w:ascii="Cambria Math" w:hAnsi="Cambria Math"/>
                </w:rPr>
                <m:t>C</m:t>
              </m:r>
              <m:r>
                <m:rPr>
                  <m:sty m:val="p"/>
                </m:rPr>
                <w:rPr>
                  <w:rFonts w:ascii="Cambria Math" w:hAnsi="Cambria Math"/>
                </w:rPr>
                <m:t>∈</m:t>
              </m:r>
              <m:r>
                <w:rPr>
                  <w:rFonts w:ascii="Cambria Math" w:hAnsi="Cambria Math"/>
                </w:rPr>
                <m:t>P</m:t>
              </m:r>
            </m:sub>
            <m:sup/>
            <m:e>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C</m:t>
                  </m: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k</m:t>
                              </m:r>
                            </m:e>
                            <m:sub>
                              <m:r>
                                <w:rPr>
                                  <w:rFonts w:ascii="Cambria Math" w:hAnsi="Cambria Math"/>
                                </w:rPr>
                                <m:t>j</m:t>
                              </m:r>
                            </m:sub>
                          </m:sSub>
                        </m:num>
                        <m:den>
                          <m:r>
                            <m:rPr>
                              <m:sty m:val="p"/>
                            </m:rPr>
                            <w:rPr>
                              <w:rFonts w:ascii="Cambria Math" w:hAnsi="Cambria Math"/>
                            </w:rPr>
                            <m:t>2</m:t>
                          </m:r>
                          <m:r>
                            <w:rPr>
                              <w:rFonts w:ascii="Cambria Math" w:hAnsi="Cambria Math"/>
                            </w:rPr>
                            <m:t>m</m:t>
                          </m:r>
                        </m:den>
                      </m:f>
                    </m:e>
                  </m:d>
                </m:e>
              </m:nary>
            </m:e>
          </m:nary>
        </m:oMath>
      </m:oMathPara>
    </w:p>
    <w:p w14:paraId="029917D5" w14:textId="77777777" w:rsidR="00967BE6" w:rsidRDefault="00967BE6" w:rsidP="00A07FA0">
      <w:pPr>
        <w:pStyle w:val="Text"/>
      </w:pPr>
    </w:p>
    <w:p w14:paraId="548CCC64" w14:textId="1CEE801D" w:rsidR="00132395" w:rsidRDefault="003B06E3" w:rsidP="00A07FA0">
      <w:pPr>
        <w:pStyle w:val="Text"/>
      </w:pPr>
      <w:proofErr w:type="gramStart"/>
      <w:r>
        <w:t>where</w:t>
      </w:r>
      <w:proofErr w:type="gramEnd"/>
      <w:r>
        <w:t xml:space="preserv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edge weight</w:t>
      </w:r>
      <w:r w:rsidR="00132395">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A</m:t>
                </m:r>
              </m:e>
              <m:sub>
                <m:r>
                  <w:rPr>
                    <w:rFonts w:ascii="Cambria Math" w:hAnsi="Cambria Math"/>
                  </w:rPr>
                  <m:t>ij</m:t>
                </m:r>
              </m:sub>
            </m:sSub>
          </m:e>
        </m:nary>
      </m:oMath>
      <w:r>
        <w:t xml:space="preserve"> is node strength</w:t>
      </w:r>
      <w:r w:rsidR="00132395">
        <w:t xml:space="preserve"> and </w:t>
      </w:r>
      <m:oMath>
        <m:r>
          <w:rPr>
            <w:rFonts w:ascii="Cambria Math" w:hAnsi="Cambria Math"/>
          </w:rPr>
          <m:t xml:space="preserve">m= </m:t>
        </m:r>
        <m:nary>
          <m:naryPr>
            <m:chr m:val="∑"/>
            <m:limLoc m:val="subSup"/>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2</m:t>
            </m:r>
          </m:e>
        </m:nary>
      </m:oMath>
      <w:r w:rsidR="00132395">
        <w:t xml:space="preserve"> is the total edge weight in the network.</w:t>
      </w:r>
      <w:r w:rsidR="007E56C8">
        <w:t xml:space="preserve"> In</w:t>
      </w:r>
      <w:r w:rsidR="00132395">
        <w:t xml:space="preserve"> simple English</w:t>
      </w:r>
      <w:r w:rsidR="007E56C8">
        <w:t xml:space="preserve">, modularity </w:t>
      </w:r>
      <w:r w:rsidR="00C641CF">
        <w:t>quality is defined as</w:t>
      </w:r>
    </w:p>
    <w:p w14:paraId="10478690" w14:textId="199A5D67" w:rsidR="00132395" w:rsidRPr="00B46E2B" w:rsidRDefault="00FB52EF" w:rsidP="00A07FA0">
      <w:pPr>
        <w:pStyle w:val="Text"/>
        <w:rPr>
          <w:noProof/>
          <w:sz w:val="16"/>
          <w:szCs w:val="16"/>
        </w:rPr>
      </w:pPr>
      <m:oMathPara>
        <m:oMath>
          <m:d>
            <m:dPr>
              <m:ctrlPr>
                <w:rPr>
                  <w:rFonts w:ascii="Cambria Math" w:hAnsi="Cambria Math"/>
                  <w:sz w:val="16"/>
                  <w:szCs w:val="16"/>
                </w:rPr>
              </m:ctrlPr>
            </m:dPr>
            <m:e>
              <m:r>
                <w:rPr>
                  <w:rFonts w:ascii="Cambria Math" w:hAnsi="Cambria Math"/>
                  <w:sz w:val="16"/>
                  <w:szCs w:val="16"/>
                </w:rPr>
                <m:t>fraction</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edges</m:t>
              </m:r>
              <m:r>
                <m:rPr>
                  <m:sty m:val="p"/>
                </m:rPr>
                <w:rPr>
                  <w:rFonts w:ascii="Cambria Math" w:hAnsi="Cambria Math"/>
                  <w:sz w:val="16"/>
                  <w:szCs w:val="16"/>
                </w:rPr>
                <m:t xml:space="preserve"> </m:t>
              </m:r>
              <m:r>
                <w:rPr>
                  <w:rFonts w:ascii="Cambria Math" w:hAnsi="Cambria Math"/>
                  <w:sz w:val="16"/>
                  <w:szCs w:val="16"/>
                </w:rPr>
                <m:t>within</m:t>
              </m:r>
              <m:r>
                <m:rPr>
                  <m:sty m:val="p"/>
                </m:rPr>
                <w:rPr>
                  <w:rFonts w:ascii="Cambria Math" w:hAnsi="Cambria Math"/>
                  <w:sz w:val="16"/>
                  <w:szCs w:val="16"/>
                </w:rPr>
                <m:t xml:space="preserve"> </m:t>
              </m:r>
              <m:r>
                <w:rPr>
                  <w:rFonts w:ascii="Cambria Math" w:hAnsi="Cambria Math"/>
                  <w:sz w:val="16"/>
                  <w:szCs w:val="16"/>
                </w:rPr>
                <m:t>communities</m:t>
              </m:r>
              <m:r>
                <m:rPr>
                  <m:sty m:val="p"/>
                </m:rPr>
                <w:rPr>
                  <w:rFonts w:ascii="Cambria Math" w:hAnsi="Cambria Math"/>
                  <w:sz w:val="16"/>
                  <w:szCs w:val="16"/>
                </w:rPr>
                <m:t xml:space="preserve"> – </m:t>
              </m:r>
              <m:r>
                <w:rPr>
                  <w:rFonts w:ascii="Cambria Math" w:hAnsi="Cambria Math"/>
                  <w:sz w:val="16"/>
                  <w:szCs w:val="16"/>
                </w:rPr>
                <m:t>their</m:t>
              </m:r>
              <m:r>
                <m:rPr>
                  <m:sty m:val="p"/>
                </m:rPr>
                <w:rPr>
                  <w:rFonts w:ascii="Cambria Math" w:hAnsi="Cambria Math"/>
                  <w:sz w:val="16"/>
                  <w:szCs w:val="16"/>
                </w:rPr>
                <m:t xml:space="preserve"> </m:t>
              </m:r>
              <m:r>
                <w:rPr>
                  <w:rFonts w:ascii="Cambria Math" w:hAnsi="Cambria Math"/>
                  <w:sz w:val="16"/>
                  <w:szCs w:val="16"/>
                </w:rPr>
                <m:t>expected</m:t>
              </m:r>
              <m:r>
                <m:rPr>
                  <m:sty m:val="p"/>
                </m:rPr>
                <w:rPr>
                  <w:rFonts w:ascii="Cambria Math" w:hAnsi="Cambria Math"/>
                  <w:sz w:val="16"/>
                  <w:szCs w:val="16"/>
                </w:rPr>
                <m:t xml:space="preserve"> </m:t>
              </m:r>
              <m:r>
                <w:rPr>
                  <w:rFonts w:ascii="Cambria Math" w:hAnsi="Cambria Math"/>
                  <w:sz w:val="16"/>
                  <w:szCs w:val="16"/>
                </w:rPr>
                <m:t>fractions</m:t>
              </m:r>
            </m:e>
          </m:d>
        </m:oMath>
      </m:oMathPara>
    </w:p>
    <w:p w14:paraId="3E87932F" w14:textId="2B5F555B" w:rsidR="003137D4" w:rsidRDefault="00BB4BAA" w:rsidP="00A07FA0">
      <w:pPr>
        <w:pStyle w:val="Text"/>
      </w:pPr>
      <w:r>
        <w:tab/>
      </w:r>
      <w:r w:rsidR="00C55190">
        <w:t xml:space="preserve">To understand media groupings better, </w:t>
      </w:r>
      <w:r w:rsidR="00F57668">
        <w:t>we</w:t>
      </w:r>
      <w:r w:rsidR="000A49D1">
        <w:t xml:space="preserve"> </w:t>
      </w:r>
      <w:r w:rsidR="00A27E7E">
        <w:t xml:space="preserve">investigated it at various resolutions with different number of </w:t>
      </w:r>
      <w:r w:rsidR="007E56C8">
        <w:t>partition</w:t>
      </w:r>
      <w:r w:rsidR="00A27E7E">
        <w:t xml:space="preserve">s. </w:t>
      </w:r>
      <w:r w:rsidR="00AF6EFB">
        <w:t>(</w:t>
      </w:r>
      <w:proofErr w:type="spellStart"/>
      <w:r w:rsidR="00AF6EFB">
        <w:t>Lambiotte</w:t>
      </w:r>
      <w:proofErr w:type="spellEnd"/>
      <w:r w:rsidR="00AF6EFB">
        <w:t xml:space="preserve">, </w:t>
      </w:r>
      <w:proofErr w:type="spellStart"/>
      <w:r w:rsidR="00AF6EFB">
        <w:t>Delvenne</w:t>
      </w:r>
      <w:proofErr w:type="spellEnd"/>
      <w:r w:rsidR="00AF6EFB">
        <w:t xml:space="preserve"> and </w:t>
      </w:r>
      <w:proofErr w:type="spellStart"/>
      <w:r w:rsidR="00AF6EFB">
        <w:t>Barahona</w:t>
      </w:r>
      <w:proofErr w:type="spellEnd"/>
      <w:r w:rsidR="00AF6EFB">
        <w:t xml:space="preserve"> 2009) achieve this </w:t>
      </w:r>
      <w:r w:rsidR="00A27E7E">
        <w:t xml:space="preserve">by </w:t>
      </w:r>
      <w:r w:rsidR="000B6F4C">
        <w:t xml:space="preserve">defining </w:t>
      </w:r>
      <w:r w:rsidR="000B6F4C" w:rsidRPr="000B6F4C">
        <w:t>continuous-time stability</w:t>
      </w:r>
      <w:r w:rsidR="000B6F4C">
        <w:t xml:space="preserve"> of a partition by </w:t>
      </w:r>
      <w:r w:rsidR="00AF6EFB">
        <w:t xml:space="preserve">adding </w:t>
      </w:r>
      <w:r w:rsidR="00A27E7E" w:rsidRPr="00A27E7E">
        <w:t xml:space="preserve">a </w:t>
      </w:r>
      <w:r w:rsidR="00AF6EFB">
        <w:t xml:space="preserve">random </w:t>
      </w:r>
      <w:r w:rsidR="00A27E7E" w:rsidRPr="00A27E7E">
        <w:t xml:space="preserve">walker </w:t>
      </w:r>
      <w:r w:rsidR="00AF6EFB">
        <w:t xml:space="preserve">into the equation where its probability </w:t>
      </w:r>
      <w:r w:rsidR="00A27E7E" w:rsidRPr="00A27E7E">
        <w:t xml:space="preserve">to be in the same community after a time </w:t>
      </w:r>
      <m:oMath>
        <m:r>
          <w:rPr>
            <w:rFonts w:ascii="Cambria Math" w:hAnsi="Cambria Math"/>
          </w:rPr>
          <m:t>t</m:t>
        </m:r>
      </m:oMath>
      <w:r w:rsidR="00AF6EFB">
        <w:t xml:space="preserve"> can be tuned </w:t>
      </w:r>
      <w:r w:rsidR="00A27E7E">
        <w:t>as a resolution parameter</w:t>
      </w:r>
      <w:r w:rsidR="00AF6EFB">
        <w:t>.</w:t>
      </w:r>
    </w:p>
    <w:p w14:paraId="03F86208" w14:textId="767F883B" w:rsidR="005A0705" w:rsidRDefault="00AB677B" w:rsidP="00A07FA0">
      <w:pPr>
        <w:pStyle w:val="Text"/>
      </w:pPr>
      <w:proofErr w:type="gramStart"/>
      <w:r w:rsidRPr="00F02033">
        <w:rPr>
          <w:b/>
        </w:rPr>
        <w:t>Political Alignments.</w:t>
      </w:r>
      <w:proofErr w:type="gramEnd"/>
      <w:r>
        <w:t xml:space="preserve"> </w:t>
      </w:r>
      <w:r w:rsidR="00C02A53">
        <w:t>For each part</w:t>
      </w:r>
      <w:r w:rsidR="00050BE1">
        <w:t xml:space="preserve">y, </w:t>
      </w:r>
      <w:r w:rsidR="00326050">
        <w:t>I</w:t>
      </w:r>
      <w:r w:rsidR="00D84E9B">
        <w:t xml:space="preserve"> </w:t>
      </w:r>
      <w:r w:rsidR="00C02A53">
        <w:t>collect</w:t>
      </w:r>
      <w:r w:rsidR="00A368A8">
        <w:t xml:space="preserve"> </w:t>
      </w:r>
      <w:r w:rsidR="00F02033">
        <w:t>follower</w:t>
      </w:r>
      <w:r w:rsidR="00080CED">
        <w:t xml:space="preserve"> ID</w:t>
      </w:r>
      <w:r w:rsidR="00050BE1">
        <w:t xml:space="preserve">s from </w:t>
      </w:r>
      <w:r w:rsidR="005A0705">
        <w:t>T</w:t>
      </w:r>
      <w:r w:rsidR="00467FF6">
        <w:t xml:space="preserve">witter </w:t>
      </w:r>
      <w:r w:rsidR="00F02033">
        <w:t xml:space="preserve">accounts </w:t>
      </w:r>
      <w:r w:rsidR="005A0705">
        <w:t>listed in Table 1, and IDs following more than one party are filtered out</w:t>
      </w:r>
      <w:r w:rsidR="00467FF6">
        <w:t>.</w:t>
      </w:r>
      <w:r w:rsidR="00C02A53">
        <w:t xml:space="preserve"> </w:t>
      </w:r>
      <w:r w:rsidR="005A0705">
        <w:t xml:space="preserve">Distribution of party </w:t>
      </w:r>
      <w:r w:rsidR="00D84E9B">
        <w:t>preference of each media</w:t>
      </w:r>
      <w:r w:rsidR="005A0705">
        <w:t xml:space="preserve"> audience is then calculated</w:t>
      </w:r>
      <w:r w:rsidR="00D84E9B">
        <w:t>.</w:t>
      </w:r>
      <w:r w:rsidR="005A0705">
        <w:t xml:space="preserve"> For six major organizations, see Figure 5.</w:t>
      </w:r>
    </w:p>
    <w:p w14:paraId="5B61267C" w14:textId="6336A6AC" w:rsidR="00B84942" w:rsidRDefault="005A0705" w:rsidP="00A07FA0">
      <w:pPr>
        <w:pStyle w:val="Text"/>
      </w:pPr>
      <w:r>
        <w:tab/>
      </w:r>
      <w:r w:rsidR="00B84942">
        <w:t xml:space="preserve">Findings are </w:t>
      </w:r>
      <w:r>
        <w:t xml:space="preserve">also </w:t>
      </w:r>
      <w:r w:rsidR="00B84942">
        <w:t xml:space="preserve">presented </w:t>
      </w:r>
      <w:r w:rsidR="00A340C7">
        <w:t>using</w:t>
      </w:r>
      <w:r w:rsidR="00B84942">
        <w:t xml:space="preserve"> interactive charts where </w:t>
      </w:r>
      <w:r w:rsidR="000A4050">
        <w:t>users can sort the media list by their descriptiveness for each party</w:t>
      </w:r>
      <w:r w:rsidR="000A4050">
        <w:rPr>
          <w:rStyle w:val="FootnoteReference"/>
        </w:rPr>
        <w:t xml:space="preserve"> </w:t>
      </w:r>
      <w:r w:rsidR="000A4050">
        <w:rPr>
          <w:rStyle w:val="FootnoteReference"/>
        </w:rPr>
        <w:footnoteReference w:id="12"/>
      </w:r>
      <w:r w:rsidR="00B84942">
        <w:t>.</w:t>
      </w:r>
    </w:p>
    <w:p w14:paraId="0FCCB911" w14:textId="7256E9F6" w:rsidR="00035B55" w:rsidRDefault="00B84942" w:rsidP="00035B55">
      <w:pPr>
        <w:widowControl w:val="0"/>
        <w:tabs>
          <w:tab w:val="clear" w:pos="200"/>
        </w:tabs>
        <w:autoSpaceDE w:val="0"/>
        <w:autoSpaceDN w:val="0"/>
        <w:adjustRightInd w:val="0"/>
        <w:spacing w:after="240" w:line="240" w:lineRule="auto"/>
        <w:jc w:val="left"/>
        <w:rPr>
          <w:rFonts w:ascii="Times" w:eastAsia="Times" w:hAnsi="Times" w:cs="Times"/>
          <w:color w:val="1F1C1D"/>
          <w:szCs w:val="20"/>
        </w:rPr>
      </w:pPr>
      <w:r>
        <w:tab/>
      </w:r>
      <w:r w:rsidR="000A4050">
        <w:t>Finally,</w:t>
      </w:r>
      <w:r w:rsidR="00035B55">
        <w:t xml:space="preserve"> for each media</w:t>
      </w:r>
      <w:r w:rsidR="000A4050">
        <w:t xml:space="preserve"> </w:t>
      </w:r>
      <w:r w:rsidR="00B65F9B">
        <w:t>effective number of parties (</w:t>
      </w:r>
      <w:r w:rsidR="000A4050">
        <w:t>ENPs</w:t>
      </w:r>
      <w:r w:rsidR="00B65F9B">
        <w:t>)</w:t>
      </w:r>
      <w:r w:rsidR="000A4050">
        <w:t xml:space="preserve"> </w:t>
      </w:r>
      <w:r w:rsidR="00B65F9B">
        <w:t>is</w:t>
      </w:r>
      <w:r w:rsidR="000A4050">
        <w:t xml:space="preserve"> calculated</w:t>
      </w:r>
      <w:r w:rsidR="00035B55">
        <w:t xml:space="preserve"> with</w:t>
      </w:r>
      <w:r w:rsidR="00035B55" w:rsidRPr="00035B55">
        <w:rPr>
          <w:rFonts w:ascii="Times" w:eastAsia="Times" w:hAnsi="Times" w:cs="Times"/>
          <w:color w:val="1F1C1D"/>
          <w:sz w:val="26"/>
          <w:szCs w:val="26"/>
        </w:rPr>
        <w:t xml:space="preserve"> </w:t>
      </w:r>
      <w:r w:rsidR="00035B55" w:rsidRPr="00035B55">
        <w:rPr>
          <w:rFonts w:ascii="Times" w:eastAsia="Times" w:hAnsi="Times" w:cs="Times"/>
          <w:color w:val="1F1C1D"/>
          <w:szCs w:val="20"/>
        </w:rPr>
        <w:t>ENP</w:t>
      </w:r>
      <w:proofErr w:type="gramStart"/>
      <w:r w:rsidR="00035B55" w:rsidRPr="00035B55">
        <w:rPr>
          <w:rFonts w:ascii="Times" w:eastAsia="Times" w:hAnsi="Times" w:cs="Times"/>
          <w:color w:val="1F1C1D"/>
          <w:szCs w:val="20"/>
        </w:rPr>
        <w:t>=[</w:t>
      </w:r>
      <w:proofErr w:type="gramEnd"/>
      <w:r w:rsidR="00035B55" w:rsidRPr="00035B55">
        <w:rPr>
          <w:rFonts w:ascii="Times" w:eastAsia="Times" w:hAnsi="Times" w:cs="Times"/>
          <w:color w:val="1F1C1D"/>
          <w:szCs w:val="20"/>
        </w:rPr>
        <w:t>(1/∑ (p</w:t>
      </w:r>
      <w:r w:rsidR="00035B55" w:rsidRPr="00035B55">
        <w:rPr>
          <w:rFonts w:ascii="Times" w:eastAsia="Times" w:hAnsi="Times" w:cs="Times"/>
          <w:color w:val="1F1C1D"/>
          <w:szCs w:val="20"/>
          <w:vertAlign w:val="subscript"/>
        </w:rPr>
        <w:t>i</w:t>
      </w:r>
      <w:r w:rsidR="00035B55" w:rsidRPr="00035B55">
        <w:rPr>
          <w:rFonts w:ascii="Times" w:eastAsia="Times" w:hAnsi="Times" w:cs="Times"/>
          <w:color w:val="1F1C1D"/>
          <w:position w:val="10"/>
          <w:szCs w:val="20"/>
          <w:vertAlign w:val="subscript"/>
        </w:rPr>
        <w:t>2</w:t>
      </w:r>
      <w:r w:rsidR="00035B55" w:rsidRPr="00035B55">
        <w:rPr>
          <w:rFonts w:ascii="Times" w:eastAsia="Times" w:hAnsi="Times" w:cs="Times"/>
          <w:color w:val="1F1C1D"/>
          <w:szCs w:val="20"/>
        </w:rPr>
        <w:t>))]</w:t>
      </w:r>
      <w:r w:rsidR="00035B55">
        <w:rPr>
          <w:rFonts w:ascii="Times" w:eastAsia="Times" w:hAnsi="Times" w:cs="Times"/>
          <w:color w:val="1F1C1D"/>
          <w:szCs w:val="20"/>
        </w:rPr>
        <w:t xml:space="preserve"> where p</w:t>
      </w:r>
      <w:r w:rsidR="00035B55" w:rsidRPr="00035B55">
        <w:rPr>
          <w:rFonts w:ascii="Times" w:eastAsia="Times" w:hAnsi="Times" w:cs="Times"/>
          <w:color w:val="1F1C1D"/>
          <w:szCs w:val="20"/>
          <w:vertAlign w:val="subscript"/>
        </w:rPr>
        <w:t>i</w:t>
      </w:r>
      <w:r w:rsidR="00035B55">
        <w:rPr>
          <w:rFonts w:ascii="Times" w:eastAsia="Times" w:hAnsi="Times" w:cs="Times"/>
          <w:color w:val="1F1C1D"/>
          <w:szCs w:val="20"/>
        </w:rPr>
        <w:t xml:space="preserve"> is the share of party </w:t>
      </w:r>
      <w:proofErr w:type="spellStart"/>
      <w:r w:rsidR="00035B55" w:rsidRPr="00035B55">
        <w:rPr>
          <w:rFonts w:ascii="Times" w:eastAsia="Times" w:hAnsi="Times" w:cs="Times"/>
          <w:i/>
          <w:color w:val="1F1C1D"/>
          <w:szCs w:val="20"/>
        </w:rPr>
        <w:t>i</w:t>
      </w:r>
      <w:proofErr w:type="spellEnd"/>
      <w:r w:rsidR="00035B55">
        <w:rPr>
          <w:rFonts w:ascii="Times" w:eastAsia="Times" w:hAnsi="Times" w:cs="Times"/>
          <w:color w:val="1F1C1D"/>
          <w:szCs w:val="20"/>
        </w:rPr>
        <w:t xml:space="preserve"> for the media.</w:t>
      </w:r>
    </w:p>
    <w:p w14:paraId="56A76E07" w14:textId="77777777" w:rsidR="00B65F9B" w:rsidRDefault="00B65F9B" w:rsidP="00B65F9B">
      <w:pPr>
        <w:keepNext/>
        <w:widowControl w:val="0"/>
        <w:tabs>
          <w:tab w:val="clear" w:pos="200"/>
        </w:tabs>
        <w:autoSpaceDE w:val="0"/>
        <w:autoSpaceDN w:val="0"/>
        <w:adjustRightInd w:val="0"/>
        <w:spacing w:after="240" w:line="240" w:lineRule="auto"/>
        <w:jc w:val="left"/>
      </w:pPr>
      <w:r>
        <w:rPr>
          <w:rFonts w:ascii="Times" w:eastAsia="Times" w:hAnsi="Times" w:cs="Times"/>
          <w:noProof/>
          <w:szCs w:val="20"/>
        </w:rPr>
        <w:drawing>
          <wp:inline distT="0" distB="0" distL="0" distR="0" wp14:anchorId="4843ECF3" wp14:editId="7106BE81">
            <wp:extent cx="3024505" cy="1821815"/>
            <wp:effectExtent l="0" t="0" r="0" b="6985"/>
            <wp:docPr id="16" name="Picture 16" descr="Macintosh HD:Users:toz:Desktop:e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oz:Desktop:enp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4505" cy="1821815"/>
                    </a:xfrm>
                    <a:prstGeom prst="rect">
                      <a:avLst/>
                    </a:prstGeom>
                    <a:noFill/>
                    <a:ln>
                      <a:noFill/>
                    </a:ln>
                  </pic:spPr>
                </pic:pic>
              </a:graphicData>
            </a:graphic>
          </wp:inline>
        </w:drawing>
      </w:r>
    </w:p>
    <w:p w14:paraId="1B5EDEB7" w14:textId="1421707E" w:rsidR="00B65F9B" w:rsidRPr="00B65F9B" w:rsidRDefault="00B65F9B" w:rsidP="00B65F9B">
      <w:pPr>
        <w:pStyle w:val="Caption"/>
        <w:jc w:val="left"/>
        <w:rPr>
          <w:rFonts w:ascii="Times" w:eastAsia="Times" w:hAnsi="Times" w:cs="Times"/>
          <w:b w:val="0"/>
          <w:szCs w:val="20"/>
        </w:rPr>
      </w:pPr>
      <w:r>
        <w:t xml:space="preserve">Figure 7 </w:t>
      </w:r>
      <w:r>
        <w:rPr>
          <w:b w:val="0"/>
        </w:rPr>
        <w:t>Higher ENP denotes more plural audience</w:t>
      </w:r>
    </w:p>
    <w:p w14:paraId="390E5889" w14:textId="1EEF2C08" w:rsidR="00F07F4D" w:rsidRDefault="00F07F4D" w:rsidP="00A07FA0">
      <w:pPr>
        <w:pStyle w:val="Text"/>
        <w:rPr>
          <w:noProof/>
        </w:rPr>
      </w:pPr>
    </w:p>
    <w:p w14:paraId="7EDECC96" w14:textId="3C318A23" w:rsidR="008813F0" w:rsidRDefault="00B46E2B" w:rsidP="00A07FA0">
      <w:pPr>
        <w:pStyle w:val="Text"/>
      </w:pPr>
      <w:r>
        <w:rPr>
          <w:noProof/>
        </w:rPr>
        <w:lastRenderedPageBreak/>
        <mc:AlternateContent>
          <mc:Choice Requires="wpg">
            <w:drawing>
              <wp:anchor distT="0" distB="0" distL="114300" distR="114300" simplePos="0" relativeHeight="251666944" behindDoc="0" locked="0" layoutInCell="1" allowOverlap="1" wp14:anchorId="4773935F" wp14:editId="410733D0">
                <wp:simplePos x="0" y="0"/>
                <wp:positionH relativeFrom="column">
                  <wp:posOffset>-35560</wp:posOffset>
                </wp:positionH>
                <wp:positionV relativeFrom="paragraph">
                  <wp:posOffset>-4871085</wp:posOffset>
                </wp:positionV>
                <wp:extent cx="3017520" cy="3183890"/>
                <wp:effectExtent l="0" t="0" r="5080" b="0"/>
                <wp:wrapTopAndBottom/>
                <wp:docPr id="26" name="Group 26"/>
                <wp:cNvGraphicFramePr/>
                <a:graphic xmlns:a="http://schemas.openxmlformats.org/drawingml/2006/main">
                  <a:graphicData uri="http://schemas.microsoft.com/office/word/2010/wordprocessingGroup">
                    <wpg:wgp>
                      <wpg:cNvGrpSpPr/>
                      <wpg:grpSpPr>
                        <a:xfrm>
                          <a:off x="0" y="0"/>
                          <a:ext cx="3017520" cy="3183890"/>
                          <a:chOff x="0" y="-70339"/>
                          <a:chExt cx="3017520" cy="3184891"/>
                        </a:xfrm>
                      </wpg:grpSpPr>
                      <pic:pic xmlns:pic="http://schemas.openxmlformats.org/drawingml/2006/picture">
                        <pic:nvPicPr>
                          <pic:cNvPr id="24" name="Picture 24" descr="Macintosh HD:Users:toz:Documents:workspace:media:heatmap no values.pn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70339"/>
                            <a:ext cx="3017520" cy="3017520"/>
                          </a:xfrm>
                          <a:prstGeom prst="rect">
                            <a:avLst/>
                          </a:prstGeom>
                          <a:noFill/>
                          <a:ln>
                            <a:noFill/>
                          </a:ln>
                        </pic:spPr>
                      </pic:pic>
                      <wps:wsp>
                        <wps:cNvPr id="1" name="Text Box 1"/>
                        <wps:cNvSpPr txBox="1"/>
                        <wps:spPr>
                          <a:xfrm>
                            <a:off x="0" y="2962106"/>
                            <a:ext cx="3017520" cy="152446"/>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37221A1E" w14:textId="156A9178" w:rsidR="00271C6A" w:rsidRPr="00B46E2B" w:rsidRDefault="00271C6A" w:rsidP="00A07FA0">
                              <w:pPr>
                                <w:pStyle w:val="Caption"/>
                                <w:rPr>
                                  <w:b w:val="0"/>
                                  <w:noProof/>
                                </w:rPr>
                              </w:pPr>
                              <w:r w:rsidRPr="00B6425C">
                                <w:t xml:space="preserve">Figure </w:t>
                              </w:r>
                              <w:r w:rsidR="00FB52EF">
                                <w:fldChar w:fldCharType="begin"/>
                              </w:r>
                              <w:r w:rsidR="00FB52EF">
                                <w:instrText xml:space="preserve"> SEQ Figure \* ARABIC </w:instrText>
                              </w:r>
                              <w:r w:rsidR="00FB52EF">
                                <w:fldChar w:fldCharType="separate"/>
                              </w:r>
                              <w:r w:rsidR="00E77E42">
                                <w:rPr>
                                  <w:noProof/>
                                </w:rPr>
                                <w:t>3</w:t>
                              </w:r>
                              <w:r w:rsidR="00FB52EF">
                                <w:rPr>
                                  <w:noProof/>
                                </w:rPr>
                                <w:fldChar w:fldCharType="end"/>
                              </w:r>
                              <w:r w:rsidRPr="00B6425C">
                                <w:t xml:space="preserve"> </w:t>
                              </w:r>
                              <w:proofErr w:type="spellStart"/>
                              <w:r w:rsidRPr="00B46E2B">
                                <w:rPr>
                                  <w:b w:val="0"/>
                                </w:rPr>
                                <w:t>Heatmap</w:t>
                              </w:r>
                              <w:proofErr w:type="spellEnd"/>
                              <w:r w:rsidRPr="00B46E2B">
                                <w:rPr>
                                  <w:b w:val="0"/>
                                </w:rPr>
                                <w:t xml:space="preserve"> of Turkish News Me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6" o:spid="_x0000_s1031" style="position:absolute;left:0;text-align:left;margin-left:-2.8pt;margin-top:-383.55pt;width:237.6pt;height:250.7pt;z-index:251666944;mso-height-relative:margin" coordorigin=",-703" coordsize="30175,31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">
                <v:shape id="Picture 24" o:spid="_x0000_s1032" type="#_x0000_t75" alt="Macintosh HD:Users:toz:Documents:workspace:media:heatmap no values.png" style="position:absolute;top:-703;width:30175;height:301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qCc3DAAAA2wAAAA8AAABkcnMvZG93bnJldi54bWxEj91qAjEUhO8LvkM4Be9qtlL6sxpFSgvb&#10;Qi+qfYDD5rhZ3JwsyVHj25tCoZfDzHzDLNfZD+pEMfWBDdzPKlDEbbA9dwZ+du93z6CSIFscApOB&#10;CyVYryY3S6xtOPM3nbbSqQLhVKMBJzLWWqfWkcc0CyNx8fYhepQiY6dtxHOB+0HPq+pRe+y5LDgc&#10;6dVRe9gevQEvu+Pbi9iGms+L+8p9/MiHJ2Omt3mzACWU5T/8126sgfkD/H4pP0Cvr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oJzcMAAADbAAAADwAAAAAAAAAAAAAAAACf&#10;AgAAZHJzL2Rvd25yZXYueG1sUEsFBgAAAAAEAAQA9wAAAI8DAAAAAA==&#10;">
                  <v:imagedata r:id="rId15" o:title="heatmap no values"/>
                  <v:path arrowok="t"/>
                </v:shape>
                <v:shape id="Text Box 1" o:spid="_x0000_s1033" type="#_x0000_t202" style="position:absolute;top:29621;width:30175;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37221A1E" w14:textId="156A9178" w:rsidR="00271C6A" w:rsidRPr="00B46E2B" w:rsidRDefault="00271C6A" w:rsidP="00A07FA0">
                        <w:pPr>
                          <w:pStyle w:val="Caption"/>
                          <w:rPr>
                            <w:b w:val="0"/>
                            <w:noProof/>
                          </w:rPr>
                        </w:pPr>
                        <w:r w:rsidRPr="00B6425C">
                          <w:t xml:space="preserve">Figure </w:t>
                        </w:r>
                        <w:r w:rsidR="00FB52EF">
                          <w:fldChar w:fldCharType="begin"/>
                        </w:r>
                        <w:r w:rsidR="00FB52EF">
                          <w:instrText xml:space="preserve"> SEQ Figure \* ARABIC </w:instrText>
                        </w:r>
                        <w:r w:rsidR="00FB52EF">
                          <w:fldChar w:fldCharType="separate"/>
                        </w:r>
                        <w:r w:rsidR="00E77E42">
                          <w:rPr>
                            <w:noProof/>
                          </w:rPr>
                          <w:t>3</w:t>
                        </w:r>
                        <w:r w:rsidR="00FB52EF">
                          <w:rPr>
                            <w:noProof/>
                          </w:rPr>
                          <w:fldChar w:fldCharType="end"/>
                        </w:r>
                        <w:r w:rsidRPr="00B6425C">
                          <w:t xml:space="preserve"> </w:t>
                        </w:r>
                        <w:proofErr w:type="spellStart"/>
                        <w:r w:rsidRPr="00B46E2B">
                          <w:rPr>
                            <w:b w:val="0"/>
                          </w:rPr>
                          <w:t>Heatmap</w:t>
                        </w:r>
                        <w:proofErr w:type="spellEnd"/>
                        <w:r w:rsidRPr="00B46E2B">
                          <w:rPr>
                            <w:b w:val="0"/>
                          </w:rPr>
                          <w:t xml:space="preserve"> of Turkish News Media</w:t>
                        </w:r>
                      </w:p>
                    </w:txbxContent>
                  </v:textbox>
                </v:shape>
                <w10:wrap type="topAndBottom"/>
              </v:group>
            </w:pict>
          </mc:Fallback>
        </mc:AlternateContent>
      </w:r>
      <w:r w:rsidR="005D4EA3" w:rsidRPr="005D4EA3">
        <w:rPr>
          <w:b/>
          <w:noProof/>
        </w:rPr>
        <w:t>Visualizations</w:t>
      </w:r>
      <w:r w:rsidR="005D4EA3">
        <w:rPr>
          <w:noProof/>
        </w:rPr>
        <w:t xml:space="preserve">. </w:t>
      </w:r>
      <w:r w:rsidR="006E0679">
        <w:t>News organization audience similarity</w:t>
      </w:r>
      <w:r w:rsidR="008813F0">
        <w:t xml:space="preserve"> network is visualized in </w:t>
      </w:r>
      <w:proofErr w:type="spellStart"/>
      <w:r w:rsidR="008813F0">
        <w:t>Gephi</w:t>
      </w:r>
      <w:proofErr w:type="spellEnd"/>
      <w:r w:rsidR="008813F0">
        <w:t xml:space="preserve"> by running Force Atlas 2 layout with </w:t>
      </w:r>
      <w:proofErr w:type="spellStart"/>
      <w:r w:rsidR="008813F0">
        <w:t>lin</w:t>
      </w:r>
      <w:proofErr w:type="spellEnd"/>
      <w:r w:rsidR="00070152">
        <w:t xml:space="preserve">-log mode to make clusters </w:t>
      </w:r>
      <w:r w:rsidR="008813F0">
        <w:t>tight</w:t>
      </w:r>
      <w:r w:rsidR="00070152">
        <w:t>er</w:t>
      </w:r>
      <w:r w:rsidR="008813F0">
        <w:t xml:space="preserve"> (</w:t>
      </w:r>
      <w:proofErr w:type="spellStart"/>
      <w:r w:rsidR="008813F0">
        <w:t>Noack</w:t>
      </w:r>
      <w:proofErr w:type="spellEnd"/>
      <w:r w:rsidR="008813F0">
        <w:t xml:space="preserve"> 2007). Edge weights are proportionally drawn and those with less than %30 similarity are filtered out (not drawn</w:t>
      </w:r>
      <w:r w:rsidR="008813F0" w:rsidRPr="002B470A">
        <w:t xml:space="preserve">). </w:t>
      </w:r>
      <w:r w:rsidR="0064117C" w:rsidRPr="0064117C">
        <w:fldChar w:fldCharType="begin"/>
      </w:r>
      <w:r w:rsidR="0064117C" w:rsidRPr="0064117C">
        <w:instrText xml:space="preserve"> REF _Ref253108533 \h </w:instrText>
      </w:r>
      <w:r w:rsidR="0064117C" w:rsidRPr="0064117C">
        <w:fldChar w:fldCharType="separate"/>
      </w:r>
      <w:r w:rsidR="00E77E42" w:rsidRPr="00837E9E">
        <w:t xml:space="preserve">Figure </w:t>
      </w:r>
      <w:r w:rsidR="00E77E42">
        <w:rPr>
          <w:noProof/>
        </w:rPr>
        <w:t>4</w:t>
      </w:r>
      <w:r w:rsidR="0064117C" w:rsidRPr="0064117C">
        <w:fldChar w:fldCharType="end"/>
      </w:r>
      <w:r w:rsidR="0064117C">
        <w:t xml:space="preserve"> </w:t>
      </w:r>
      <w:r w:rsidR="008813F0">
        <w:t>is an example where nodes and edges are colored by their partitions. An edge is grey if it is connecting nodes in two different communities.</w:t>
      </w:r>
    </w:p>
    <w:p w14:paraId="4BF5EF91" w14:textId="59B7E5A9" w:rsidR="003C3533" w:rsidRDefault="003C3533" w:rsidP="00A07FA0">
      <w:pPr>
        <w:pStyle w:val="Text"/>
      </w:pPr>
      <w:r>
        <w:rPr>
          <w:noProof/>
        </w:rPr>
        <mc:AlternateContent>
          <mc:Choice Requires="wpg">
            <w:drawing>
              <wp:anchor distT="0" distB="0" distL="114300" distR="114300" simplePos="0" relativeHeight="251670016" behindDoc="0" locked="0" layoutInCell="1" allowOverlap="1" wp14:anchorId="3D0317E6" wp14:editId="45868A4D">
                <wp:simplePos x="0" y="0"/>
                <wp:positionH relativeFrom="column">
                  <wp:posOffset>15875</wp:posOffset>
                </wp:positionH>
                <wp:positionV relativeFrom="paragraph">
                  <wp:posOffset>106680</wp:posOffset>
                </wp:positionV>
                <wp:extent cx="3028950" cy="1644650"/>
                <wp:effectExtent l="0" t="0" r="0" b="6350"/>
                <wp:wrapTopAndBottom/>
                <wp:docPr id="29" name="Group 29"/>
                <wp:cNvGraphicFramePr/>
                <a:graphic xmlns:a="http://schemas.openxmlformats.org/drawingml/2006/main">
                  <a:graphicData uri="http://schemas.microsoft.com/office/word/2010/wordprocessingGroup">
                    <wpg:wgp>
                      <wpg:cNvGrpSpPr/>
                      <wpg:grpSpPr>
                        <a:xfrm>
                          <a:off x="0" y="0"/>
                          <a:ext cx="3028950" cy="1644650"/>
                          <a:chOff x="0" y="0"/>
                          <a:chExt cx="3028950" cy="1644650"/>
                        </a:xfrm>
                      </wpg:grpSpPr>
                      <pic:pic xmlns:pic="http://schemas.openxmlformats.org/drawingml/2006/picture">
                        <pic:nvPicPr>
                          <pic:cNvPr id="27" name="Picture 2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028950" cy="1477645"/>
                          </a:xfrm>
                          <a:prstGeom prst="rect">
                            <a:avLst/>
                          </a:prstGeom>
                        </pic:spPr>
                      </pic:pic>
                      <wps:wsp>
                        <wps:cNvPr id="28" name="Text Box 28"/>
                        <wps:cNvSpPr txBox="1"/>
                        <wps:spPr>
                          <a:xfrm>
                            <a:off x="0" y="1492250"/>
                            <a:ext cx="3028950" cy="1524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09D16B8C" w14:textId="47C4A98C" w:rsidR="00271C6A" w:rsidRPr="006E0679" w:rsidRDefault="00271C6A" w:rsidP="00A07FA0">
                              <w:pPr>
                                <w:pStyle w:val="Caption"/>
                                <w:rPr>
                                  <w:b w:val="0"/>
                                  <w:noProof/>
                                </w:rPr>
                              </w:pPr>
                              <w:bookmarkStart w:id="12" w:name="_Ref253108533"/>
                              <w:bookmarkStart w:id="13" w:name="_Ref253058170"/>
                              <w:r w:rsidRPr="00837E9E">
                                <w:t xml:space="preserve">Figure </w:t>
                              </w:r>
                              <w:r w:rsidR="00FB52EF">
                                <w:fldChar w:fldCharType="begin"/>
                              </w:r>
                              <w:r w:rsidR="00FB52EF">
                                <w:instrText xml:space="preserve"> SEQ Figure \* ARABIC </w:instrText>
                              </w:r>
                              <w:r w:rsidR="00FB52EF">
                                <w:fldChar w:fldCharType="separate"/>
                              </w:r>
                              <w:r w:rsidR="00E77E42">
                                <w:rPr>
                                  <w:noProof/>
                                </w:rPr>
                                <w:t>4</w:t>
                              </w:r>
                              <w:r w:rsidR="00FB52EF">
                                <w:rPr>
                                  <w:noProof/>
                                </w:rPr>
                                <w:fldChar w:fldCharType="end"/>
                              </w:r>
                              <w:bookmarkEnd w:id="12"/>
                              <w:r w:rsidRPr="00837E9E">
                                <w:t xml:space="preserve"> </w:t>
                              </w:r>
                              <w:r w:rsidRPr="006E0679">
                                <w:rPr>
                                  <w:b w:val="0"/>
                                </w:rPr>
                                <w:t>Turkish media clustered into two</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9" o:spid="_x0000_s1034" style="position:absolute;left:0;text-align:left;margin-left:1.25pt;margin-top:8.4pt;width:238.5pt;height:129.5pt;z-index:251670016" coordsize="30289,1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&#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">
                <v:shape id="Picture 27" o:spid="_x0000_s1035" type="#_x0000_t75" style="position:absolute;width:30289;height:147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5baLEAAAA2wAAAA8AAABkcnMvZG93bnJldi54bWxEj0FrAjEUhO8F/0N4ghep2VrRuhqlCG1F&#10;ROlWPD82z93FzcuySTX990YQehxm5htmvgymFhdqXWVZwcsgAUGcW11xoeDw8/H8BsJ5ZI21ZVLw&#10;Rw6Wi87THFNtr/xNl8wXIkLYpaig9L5JpXR5SQbdwDbE0TvZ1qCPsi2kbvEa4aaWwyQZS4MVx4US&#10;G1qVlJ+zX6PA9nd7Pa2+slF4zTZyEj55S0elet3wPgPhKfj/8KO91gqGE7h/iT9AL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05baLEAAAA2wAAAA8AAAAAAAAAAAAAAAAA&#10;nwIAAGRycy9kb3ducmV2LnhtbFBLBQYAAAAABAAEAPcAAACQAwAAAAA=&#10;">
                  <v:imagedata r:id="rId17" o:title=""/>
                  <v:path arrowok="t"/>
                </v:shape>
                <v:shape id="Text Box 28" o:spid="_x0000_s1036" type="#_x0000_t202" style="position:absolute;top:14922;width:30289;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14:paraId="09D16B8C" w14:textId="47C4A98C" w:rsidR="00271C6A" w:rsidRPr="006E0679" w:rsidRDefault="00271C6A" w:rsidP="00A07FA0">
                        <w:pPr>
                          <w:pStyle w:val="Caption"/>
                          <w:rPr>
                            <w:b w:val="0"/>
                            <w:noProof/>
                          </w:rPr>
                        </w:pPr>
                        <w:bookmarkStart w:id="14" w:name="_Ref253108533"/>
                        <w:bookmarkStart w:id="15" w:name="_Ref253058170"/>
                        <w:r w:rsidRPr="00837E9E">
                          <w:t xml:space="preserve">Figure </w:t>
                        </w:r>
                        <w:r w:rsidR="00FB52EF">
                          <w:fldChar w:fldCharType="begin"/>
                        </w:r>
                        <w:r w:rsidR="00FB52EF">
                          <w:instrText xml:space="preserve"> SEQ Figure \* ARABIC </w:instrText>
                        </w:r>
                        <w:r w:rsidR="00FB52EF">
                          <w:fldChar w:fldCharType="separate"/>
                        </w:r>
                        <w:r w:rsidR="00E77E42">
                          <w:rPr>
                            <w:noProof/>
                          </w:rPr>
                          <w:t>4</w:t>
                        </w:r>
                        <w:r w:rsidR="00FB52EF">
                          <w:rPr>
                            <w:noProof/>
                          </w:rPr>
                          <w:fldChar w:fldCharType="end"/>
                        </w:r>
                        <w:bookmarkEnd w:id="14"/>
                        <w:r w:rsidRPr="00837E9E">
                          <w:t xml:space="preserve"> </w:t>
                        </w:r>
                        <w:r w:rsidRPr="006E0679">
                          <w:rPr>
                            <w:b w:val="0"/>
                          </w:rPr>
                          <w:t>Turkish media clustered into two</w:t>
                        </w:r>
                        <w:bookmarkEnd w:id="15"/>
                      </w:p>
                    </w:txbxContent>
                  </v:textbox>
                </v:shape>
                <w10:wrap type="topAndBottom"/>
              </v:group>
            </w:pict>
          </mc:Fallback>
        </mc:AlternateContent>
      </w:r>
      <w:r w:rsidR="008813F0">
        <w:tab/>
        <w:t>Multidimensional scaling (MDS) represents the objects geometrically whose pairwise (dis)similarity measures are given. Positions</w:t>
      </w:r>
      <w:r w:rsidR="008813F0" w:rsidRPr="000663C3">
        <w:t xml:space="preserve"> of the newspapers in </w:t>
      </w:r>
      <w:r w:rsidR="001E339F">
        <w:t xml:space="preserve">Figure 6 </w:t>
      </w:r>
      <w:r w:rsidR="008813F0">
        <w:t>are</w:t>
      </w:r>
      <w:r w:rsidR="008813F0" w:rsidRPr="000663C3">
        <w:t xml:space="preserve"> </w:t>
      </w:r>
      <w:r w:rsidR="008813F0">
        <w:t xml:space="preserve">obtained by </w:t>
      </w:r>
      <w:r w:rsidR="008813F0" w:rsidRPr="00417DD6">
        <w:t>SMACOF</w:t>
      </w:r>
      <w:r w:rsidR="008813F0">
        <w:t xml:space="preserve"> (</w:t>
      </w:r>
      <w:r w:rsidR="008813F0" w:rsidRPr="003137D4">
        <w:t xml:space="preserve">Scaling by </w:t>
      </w:r>
      <w:proofErr w:type="spellStart"/>
      <w:r w:rsidR="008813F0" w:rsidRPr="003137D4">
        <w:t>majorizing</w:t>
      </w:r>
      <w:proofErr w:type="spellEnd"/>
      <w:r w:rsidR="008813F0" w:rsidRPr="003137D4">
        <w:t xml:space="preserve"> a convex function</w:t>
      </w:r>
      <w:r w:rsidR="008813F0">
        <w:t>)</w:t>
      </w:r>
      <w:r w:rsidR="008813F0" w:rsidRPr="00417DD6">
        <w:t xml:space="preserve"> algorithm for metric MDS</w:t>
      </w:r>
      <w:r w:rsidR="008813F0">
        <w:t xml:space="preserve"> introduced by (De </w:t>
      </w:r>
      <w:proofErr w:type="spellStart"/>
      <w:r w:rsidR="008813F0">
        <w:t>Leeuw</w:t>
      </w:r>
      <w:proofErr w:type="spellEnd"/>
      <w:r w:rsidR="008813F0">
        <w:t xml:space="preserve"> and </w:t>
      </w:r>
      <w:proofErr w:type="spellStart"/>
      <w:r w:rsidR="008813F0">
        <w:t>Heiser</w:t>
      </w:r>
      <w:proofErr w:type="spellEnd"/>
      <w:r w:rsidR="008813F0">
        <w:t xml:space="preserve"> 1980) and implemented in Python’s </w:t>
      </w:r>
      <w:proofErr w:type="spellStart"/>
      <w:r w:rsidR="008813F0">
        <w:t>scikit</w:t>
      </w:r>
      <w:proofErr w:type="spellEnd"/>
      <w:r w:rsidR="008813F0">
        <w:t>-learn module (</w:t>
      </w:r>
      <w:proofErr w:type="spellStart"/>
      <w:r w:rsidR="008813F0" w:rsidRPr="002F2190">
        <w:t>Pedregosa</w:t>
      </w:r>
      <w:proofErr w:type="spellEnd"/>
      <w:r w:rsidR="008813F0">
        <w:t xml:space="preserve"> et al. 2011).</w:t>
      </w:r>
    </w:p>
    <w:p w14:paraId="0B5BF9FD" w14:textId="5CE25E3A" w:rsidR="00D7679B" w:rsidRDefault="003C3533" w:rsidP="00A07FA0">
      <w:pPr>
        <w:pStyle w:val="Text"/>
      </w:pPr>
      <w:r>
        <w:tab/>
      </w:r>
      <w:r w:rsidR="005D4EA3">
        <w:t>Eleven</w:t>
      </w:r>
      <w:r w:rsidR="005D4EA3" w:rsidRPr="004978BA">
        <w:t xml:space="preserve"> clusters</w:t>
      </w:r>
      <w:r w:rsidR="005D4EA3">
        <w:t xml:space="preserve"> and pairwise similarities are visualized</w:t>
      </w:r>
      <w:r w:rsidR="005D4EA3" w:rsidRPr="004978BA">
        <w:t xml:space="preserve"> </w:t>
      </w:r>
      <w:r w:rsidR="005D4EA3">
        <w:t xml:space="preserve">as an interactive adjacency </w:t>
      </w:r>
      <w:r w:rsidR="005D4EA3" w:rsidRPr="004978BA">
        <w:t xml:space="preserve">matrix </w:t>
      </w:r>
      <w:r w:rsidR="005D4EA3">
        <w:t xml:space="preserve">on </w:t>
      </w:r>
      <w:r w:rsidR="006E0679">
        <w:t>my</w:t>
      </w:r>
      <w:r w:rsidR="005D4EA3">
        <w:t xml:space="preserve"> website</w:t>
      </w:r>
      <w:r w:rsidR="005D4EA3" w:rsidRPr="00686AE7">
        <w:rPr>
          <w:rStyle w:val="FootnoteReference"/>
        </w:rPr>
        <w:footnoteReference w:id="13"/>
      </w:r>
      <w:r w:rsidR="005D4EA3" w:rsidRPr="004978BA">
        <w:t>.</w:t>
      </w:r>
      <w:r w:rsidR="001E339F">
        <w:t xml:space="preserve"> </w:t>
      </w:r>
      <w:proofErr w:type="gramStart"/>
      <w:r w:rsidR="00D7679B" w:rsidRPr="00D7679B">
        <w:t>Hovering or tapping on a slice gives percentage of party followers reading (i.e., also following) that media or group.</w:t>
      </w:r>
      <w:proofErr w:type="gramEnd"/>
      <w:r w:rsidR="00D7679B" w:rsidRPr="00D7679B">
        <w:t xml:space="preserve"> Clicking on a media on the legend removes its share from the pie and redistributes shares of the remaining media.</w:t>
      </w:r>
    </w:p>
    <w:p w14:paraId="19F03627" w14:textId="77777777" w:rsidR="001E339F" w:rsidRDefault="001E339F" w:rsidP="001E339F"/>
    <w:p w14:paraId="7667526A" w14:textId="219D9D9F" w:rsidR="00F771ED" w:rsidRDefault="00F771ED" w:rsidP="001E339F">
      <w:pPr>
        <w:pStyle w:val="Heading1"/>
      </w:pPr>
      <w:r>
        <w:t>Discussion of Results</w:t>
      </w:r>
    </w:p>
    <w:p w14:paraId="74D193C2" w14:textId="77E8A27B" w:rsidR="008F7553" w:rsidRDefault="00852D2D" w:rsidP="00A07FA0">
      <w:pPr>
        <w:pStyle w:val="Text"/>
      </w:pPr>
      <w:proofErr w:type="gramStart"/>
      <w:r>
        <w:rPr>
          <w:b/>
        </w:rPr>
        <w:t xml:space="preserve">Groups of </w:t>
      </w:r>
      <w:r w:rsidR="0037346A" w:rsidRPr="0037346A">
        <w:rPr>
          <w:b/>
        </w:rPr>
        <w:t>news media</w:t>
      </w:r>
      <w:r w:rsidR="0037346A">
        <w:t>.</w:t>
      </w:r>
      <w:proofErr w:type="gramEnd"/>
      <w:r w:rsidR="008F7553">
        <w:t xml:space="preserve"> </w:t>
      </w:r>
      <w:r w:rsidR="00D70D0B">
        <w:t xml:space="preserve">Following </w:t>
      </w:r>
      <w:proofErr w:type="gramStart"/>
      <w:r w:rsidR="00D70D0B">
        <w:t>a network</w:t>
      </w:r>
      <w:proofErr w:type="gramEnd"/>
      <w:r w:rsidR="00D70D0B">
        <w:t xml:space="preserve"> theoretic approach </w:t>
      </w:r>
      <w:r w:rsidR="0037346A">
        <w:t>Twitter follower similarity information can be used to detect the news media groups effectively. Beyond revealing media in the same ideological camps such as</w:t>
      </w:r>
      <w:r w:rsidR="00A340C7">
        <w:t xml:space="preserve"> “</w:t>
      </w:r>
      <w:proofErr w:type="spellStart"/>
      <w:r w:rsidR="00A340C7">
        <w:t>loyals</w:t>
      </w:r>
      <w:proofErr w:type="spellEnd"/>
      <w:r w:rsidR="00A340C7">
        <w:t>”</w:t>
      </w:r>
      <w:r w:rsidR="0037346A">
        <w:t xml:space="preserve"> </w:t>
      </w:r>
      <w:r w:rsidR="0037346A" w:rsidRPr="009B127D">
        <w:t>(</w:t>
      </w:r>
      <w:proofErr w:type="spellStart"/>
      <w:r w:rsidR="0037346A" w:rsidRPr="009B127D">
        <w:t>yenisafak</w:t>
      </w:r>
      <w:proofErr w:type="spellEnd"/>
      <w:r w:rsidR="0037346A" w:rsidRPr="009B127D">
        <w:t xml:space="preserve">, Haber7, </w:t>
      </w:r>
      <w:proofErr w:type="spellStart"/>
      <w:r w:rsidR="0037346A" w:rsidRPr="009B127D">
        <w:t>AkitGazetem</w:t>
      </w:r>
      <w:proofErr w:type="spellEnd"/>
      <w:r w:rsidR="0037346A" w:rsidRPr="009B127D">
        <w:t>)</w:t>
      </w:r>
      <w:r w:rsidR="0037346A">
        <w:t xml:space="preserve">, </w:t>
      </w:r>
      <w:r w:rsidR="00D70D0B">
        <w:t xml:space="preserve">I was </w:t>
      </w:r>
      <w:r w:rsidR="0037346A">
        <w:t>also even able to detect the organizations owned by the same person as in the case of</w:t>
      </w:r>
      <w:r w:rsidR="00A340C7">
        <w:t xml:space="preserve"> </w:t>
      </w:r>
      <w:proofErr w:type="spellStart"/>
      <w:r w:rsidR="00A340C7">
        <w:t>Dogan</w:t>
      </w:r>
      <w:proofErr w:type="spellEnd"/>
      <w:r w:rsidR="00A340C7">
        <w:t xml:space="preserve"> group</w:t>
      </w:r>
      <w:r w:rsidR="009B127D" w:rsidRPr="009B127D">
        <w:t xml:space="preserve"> (</w:t>
      </w:r>
      <w:proofErr w:type="spellStart"/>
      <w:r w:rsidR="009B127D" w:rsidRPr="009B127D">
        <w:t>posta</w:t>
      </w:r>
      <w:proofErr w:type="spellEnd"/>
      <w:r w:rsidR="009B127D" w:rsidRPr="009B127D">
        <w:t xml:space="preserve">, </w:t>
      </w:r>
      <w:proofErr w:type="spellStart"/>
      <w:r w:rsidR="009B127D" w:rsidRPr="009B127D">
        <w:t>hurriyet</w:t>
      </w:r>
      <w:proofErr w:type="spellEnd"/>
      <w:r w:rsidR="009B127D" w:rsidRPr="009B127D">
        <w:t xml:space="preserve">, </w:t>
      </w:r>
      <w:proofErr w:type="spellStart"/>
      <w:r w:rsidR="009B127D" w:rsidRPr="009B127D">
        <w:t>milliyet</w:t>
      </w:r>
      <w:proofErr w:type="spellEnd"/>
      <w:r w:rsidR="009B127D" w:rsidRPr="009B127D">
        <w:t>)</w:t>
      </w:r>
      <w:r w:rsidR="00D70D0B">
        <w:rPr>
          <w:rStyle w:val="FootnoteReference"/>
        </w:rPr>
        <w:footnoteReference w:id="14"/>
      </w:r>
      <w:r w:rsidR="0037346A">
        <w:t>.</w:t>
      </w:r>
    </w:p>
    <w:p w14:paraId="2786D62E" w14:textId="77777777" w:rsidR="0033385A" w:rsidRDefault="0033385A" w:rsidP="00A07FA0">
      <w:pPr>
        <w:pStyle w:val="Text"/>
      </w:pPr>
    </w:p>
    <w:p w14:paraId="7AD35C8D" w14:textId="65ACB840" w:rsidR="0033385A" w:rsidRDefault="0033385A" w:rsidP="00A07FA0">
      <w:pPr>
        <w:pStyle w:val="Text"/>
      </w:pPr>
      <w:proofErr w:type="gramStart"/>
      <w:r w:rsidRPr="0033385A">
        <w:rPr>
          <w:b/>
        </w:rPr>
        <w:t>Media-Party Parallelism</w:t>
      </w:r>
      <w:r>
        <w:t>.</w:t>
      </w:r>
      <w:proofErr w:type="gramEnd"/>
      <w:r>
        <w:t xml:space="preserve"> ENP scores </w:t>
      </w:r>
      <w:r w:rsidR="00485D95">
        <w:t xml:space="preserve">(Figure 7) </w:t>
      </w:r>
      <w:r>
        <w:t>suggest that Zaman</w:t>
      </w:r>
      <w:r w:rsidR="00485D95">
        <w:t>, a Gulen Movement affiliated newspaper,</w:t>
      </w:r>
      <w:r>
        <w:t xml:space="preserve"> has become</w:t>
      </w:r>
      <w:r w:rsidR="00485D95">
        <w:t xml:space="preserve"> much more plural after the “witch hunt”. Again for Zaman, unlike the other five plots in Figure 5, AKP’s share drops to ~10% from 64% in a very short period of time. One interesting result is the unexpected high increase of HDP share for </w:t>
      </w:r>
      <w:proofErr w:type="spellStart"/>
      <w:r w:rsidR="00485D95">
        <w:t>Cumhuriyet</w:t>
      </w:r>
      <w:proofErr w:type="spellEnd"/>
      <w:r w:rsidR="00485D95">
        <w:t>. This might be explained by curious CHP supporters who do not follow their own party but follow HDP as it has become much more sympathetic recently.</w:t>
      </w:r>
    </w:p>
    <w:p w14:paraId="1E083ADD" w14:textId="77777777" w:rsidR="00E041A8" w:rsidRDefault="00E041A8" w:rsidP="00211291">
      <w:pPr>
        <w:pStyle w:val="Heading1"/>
      </w:pPr>
      <w:r>
        <w:t>References</w:t>
      </w:r>
    </w:p>
    <w:p w14:paraId="4C90E0C0" w14:textId="77777777" w:rsidR="00B6405F" w:rsidRPr="00B6405F" w:rsidRDefault="001E339F" w:rsidP="00B6405F">
      <w:pPr>
        <w:pStyle w:val="Bibliography"/>
      </w:pPr>
      <w:r>
        <w:rPr>
          <w:noProof/>
        </w:rPr>
        <mc:AlternateContent>
          <mc:Choice Requires="wpg">
            <w:drawing>
              <wp:anchor distT="0" distB="0" distL="114300" distR="114300" simplePos="0" relativeHeight="251676160" behindDoc="0" locked="0" layoutInCell="1" allowOverlap="1" wp14:anchorId="4753195D" wp14:editId="6EB36EB2">
                <wp:simplePos x="0" y="0"/>
                <wp:positionH relativeFrom="column">
                  <wp:posOffset>-4445</wp:posOffset>
                </wp:positionH>
                <wp:positionV relativeFrom="paragraph">
                  <wp:posOffset>-5372100</wp:posOffset>
                </wp:positionV>
                <wp:extent cx="3024505" cy="2207260"/>
                <wp:effectExtent l="0" t="0" r="0" b="2540"/>
                <wp:wrapSquare wrapText="bothSides"/>
                <wp:docPr id="10" name="Group 10"/>
                <wp:cNvGraphicFramePr/>
                <a:graphic xmlns:a="http://schemas.openxmlformats.org/drawingml/2006/main">
                  <a:graphicData uri="http://schemas.microsoft.com/office/word/2010/wordprocessingGroup">
                    <wpg:wgp>
                      <wpg:cNvGrpSpPr/>
                      <wpg:grpSpPr>
                        <a:xfrm>
                          <a:off x="0" y="0"/>
                          <a:ext cx="3024505" cy="2207260"/>
                          <a:chOff x="0" y="0"/>
                          <a:chExt cx="3024505" cy="2207260"/>
                        </a:xfrm>
                      </wpg:grpSpPr>
                      <pic:pic xmlns:pic="http://schemas.openxmlformats.org/drawingml/2006/picture">
                        <pic:nvPicPr>
                          <pic:cNvPr id="8" name="Picture 8" descr="Macintosh HD:Users:toz:Documents:workspace:media:mds.pn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24505" cy="1997710"/>
                          </a:xfrm>
                          <a:prstGeom prst="rect">
                            <a:avLst/>
                          </a:prstGeom>
                          <a:noFill/>
                          <a:ln>
                            <a:noFill/>
                          </a:ln>
                        </pic:spPr>
                      </pic:pic>
                      <wps:wsp>
                        <wps:cNvPr id="9" name="Text Box 9"/>
                        <wps:cNvSpPr txBox="1"/>
                        <wps:spPr>
                          <a:xfrm>
                            <a:off x="0" y="2054860"/>
                            <a:ext cx="3024505" cy="1524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5E36FC0" w14:textId="5CA986C9" w:rsidR="00271C6A" w:rsidRPr="001E339F" w:rsidRDefault="00271C6A" w:rsidP="001E339F">
                              <w:pPr>
                                <w:pStyle w:val="Caption"/>
                                <w:rPr>
                                  <w:b w:val="0"/>
                                  <w:noProof/>
                                </w:rPr>
                              </w:pPr>
                              <w:r>
                                <w:t xml:space="preserve">Figure 6 </w:t>
                              </w:r>
                              <w:r w:rsidRPr="001E339F">
                                <w:rPr>
                                  <w:b w:val="0"/>
                                </w:rPr>
                                <w:t xml:space="preserve">News organizations </w:t>
                              </w:r>
                              <w:r>
                                <w:rPr>
                                  <w:b w:val="0"/>
                                </w:rPr>
                                <w:t xml:space="preserve">plotted </w:t>
                              </w:r>
                              <w:r w:rsidRPr="001E339F">
                                <w:rPr>
                                  <w:b w:val="0"/>
                                </w:rPr>
                                <w:t xml:space="preserve">in 2D by </w:t>
                              </w:r>
                              <w:r>
                                <w:rPr>
                                  <w:b w:val="0"/>
                                </w:rPr>
                                <w:t>M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mv="urn:schemas-microsoft-com:mac:vml" xmlns:mo="http://schemas.microsoft.com/office/mac/office/2008/main">
            <w:pict>
              <v:group id="Group 10" o:spid="_x0000_s1037" style="position:absolute;left:0;text-align:left;margin-left:-.3pt;margin-top:-422.95pt;width:238.15pt;height:173.8pt;z-index:251676160" coordsize="3024505,22072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mH/DQ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P+fvfuP9b2uCzj+vOdeuXAxLu4SYDdAzIRAGKgRCaOYMS3LJLC1&#10;XDlSW1vmj8iaTau1Zf0hYFoWreBuzR+pIMlmVjTrj2CaInOlsYQudYNQQa5ewCtwT3+cr8uxe7zn&#10;8z3n+z3f+z2Px/be2T7f1/vX6/t+f/75bq8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w/7F353GWnWWBx3/V6XT2BQgkEBKiLAmbbAEHWRIiKCgwgopA&#10;BAKKKyJuASdCUBAXZAZRGVkSElERAQVGI7JEdlAcMBGURZOgSTAJgRASyNZd88e9fKZJutP33Lq3&#10;6lb19/v5nE9Vup73ec953vec2zR9ng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1NVU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2PvzsNtreuC/783k4CMAoqgiOaUIzgPBWiSOIY4YzmlP3vMUuvJnqdf&#10;opZ1mZmWUzlCnsgycRbFAUQlhxI1NTVNcR7AgUlA4Oznj7W6whPn7H2vvdY+a+/9el3XfQF7f76f&#10;7/f+3N/7PrBY67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">
                <v:shape id="Picture 8" o:spid="_x0000_s1038" type="#_x0000_t75" alt="Macintosh HD:Users:toz:Documents:workspace:media:mds.png" style="position:absolute;width:3024505;height:19977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OW&#10;wu/DAAAA2gAAAA8AAABkcnMvZG93bnJldi54bWxET1trwjAUfh/sP4Qz8GVoOoUxqmnZBoIoQ7wh&#10;vh2aY9utOalJtN2/Nw+DPX5891nem0bcyPnasoKXUQKCuLC65lLBfjcfvoHwAVljY5kU/JKHPHt8&#10;mGGqbccbum1DKWII+xQVVCG0qZS+qMigH9mWOHJn6wyGCF0ptcMuhptGjpPkVRqsOTZU2NJnRcXP&#10;9moUHC+H7w97OU0mu9O4ff7qVnK5dkoNnvr3KYhAffgX/7kXWkHcGq/EGyCzO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5bC78MAAADaAAAADwAAAAAAAAAAAAAAAACcAgAA&#10;ZHJzL2Rvd25yZXYueG1sUEsFBgAAAAAEAAQA9wAAAIwDAAAAAA==&#10;">
                  <v:imagedata r:id="rId19" o:title="mds.png"/>
                  <v:path arrowok="t"/>
                </v:shape>
                <v:shape id="Text Box 9" o:spid="_x0000_s1039" type="#_x0000_t202" style="position:absolute;top:2054860;width:3024505;height:152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oMiixQAA&#10;ANoAAAAPAAAAZHJzL2Rvd25yZXYueG1sRI9BawIxFITvQv9DeAUvotm2IroaRaRC24t068XbY/Pc&#10;rN28LElWt/++KRQ8DjPzDbPa9LYRV/KhdqzgaZKBIC6drrlScPzaj+cgQkTW2DgmBT8UYLN+GKww&#10;1+7Gn3QtYiUShEOOCkyMbS5lKA1ZDBPXEifv7LzFmKSvpPZ4S3DbyOcsm0mLNacFgy3tDJXfRWcV&#10;HKangxl159eP7fTFvx+73exSFUoNH/vtEkSkPt7D/+03rWAB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KgyKLFAAAA2gAAAA8AAAAAAAAAAAAAAAAAlwIAAGRycy9k&#10;b3ducmV2LnhtbFBLBQYAAAAABAAEAPUAAACJAwAAAAA=&#10;" stroked="f">
                  <v:textbox style="mso-fit-shape-to-text:t" inset="0,0,0,0">
                    <w:txbxContent>
                      <w:p w14:paraId="45E36FC0" w14:textId="5CA986C9" w:rsidR="00271C6A" w:rsidRPr="001E339F" w:rsidRDefault="00271C6A" w:rsidP="001E339F">
                        <w:pPr>
                          <w:pStyle w:val="Caption"/>
                          <w:rPr>
                            <w:b w:val="0"/>
                            <w:noProof/>
                          </w:rPr>
                        </w:pPr>
                        <w:r>
                          <w:t xml:space="preserve">Figure 6 </w:t>
                        </w:r>
                        <w:r w:rsidRPr="001E339F">
                          <w:rPr>
                            <w:b w:val="0"/>
                          </w:rPr>
                          <w:t xml:space="preserve">News organizations </w:t>
                        </w:r>
                        <w:r>
                          <w:rPr>
                            <w:b w:val="0"/>
                          </w:rPr>
                          <w:t xml:space="preserve">plotted </w:t>
                        </w:r>
                        <w:r w:rsidRPr="001E339F">
                          <w:rPr>
                            <w:b w:val="0"/>
                          </w:rPr>
                          <w:t xml:space="preserve">in 2D by </w:t>
                        </w:r>
                        <w:r>
                          <w:rPr>
                            <w:b w:val="0"/>
                          </w:rPr>
                          <w:t>MDS</w:t>
                        </w:r>
                      </w:p>
                    </w:txbxContent>
                  </v:textbox>
                </v:shape>
                <w10:wrap type="square"/>
              </v:group>
            </w:pict>
          </mc:Fallback>
        </mc:AlternateContent>
      </w:r>
      <w:r w:rsidR="002E4FA9">
        <w:fldChar w:fldCharType="begin"/>
      </w:r>
      <w:r w:rsidR="00FC26E5">
        <w:instrText xml:space="preserve"> ADDIN ZOTERO_BIBL {"custom":[]} CSL_BIBLIOGRAPHY </w:instrText>
      </w:r>
      <w:r w:rsidR="002E4FA9">
        <w:fldChar w:fldCharType="separate"/>
      </w:r>
      <w:r w:rsidR="00B6405F" w:rsidRPr="00B6405F">
        <w:t xml:space="preserve">An, Jisun, Meeyoung Cha, Krishna Gummadi, Jon Crowcroft, and Daniele Quercia. 2012. “Visualizing Media Bias through Twitter.” In </w:t>
      </w:r>
      <w:r w:rsidR="00B6405F" w:rsidRPr="00B6405F">
        <w:rPr>
          <w:i/>
          <w:iCs/>
        </w:rPr>
        <w:t>Sixth International AAAI Conference on Weblogs and Social Media</w:t>
      </w:r>
      <w:r w:rsidR="00B6405F" w:rsidRPr="00B6405F">
        <w:t>. http://www.aaai.org/ocs/index.php/ICWSM/ICWSM12/paper/view/4775.</w:t>
      </w:r>
    </w:p>
    <w:p w14:paraId="6D0B0F3F" w14:textId="77777777" w:rsidR="00B6405F" w:rsidRPr="00B6405F" w:rsidRDefault="00B6405F" w:rsidP="00B6405F">
      <w:pPr>
        <w:pStyle w:val="Bibliography"/>
      </w:pPr>
      <w:r w:rsidRPr="00B6405F">
        <w:t xml:space="preserve">Armstrong, Cory L., and Fangfang Gao. 2010. “Now Tweet This How News Organizations Use Twitter.” </w:t>
      </w:r>
      <w:r w:rsidRPr="00B6405F">
        <w:rPr>
          <w:i/>
          <w:iCs/>
        </w:rPr>
        <w:t>Electronic News</w:t>
      </w:r>
      <w:r w:rsidRPr="00B6405F">
        <w:t xml:space="preserve"> 4 (4): 218–35. doi:10.1177/1931243110389457.</w:t>
      </w:r>
    </w:p>
    <w:p w14:paraId="5C54DA7F" w14:textId="77777777" w:rsidR="00B6405F" w:rsidRPr="00B6405F" w:rsidRDefault="00B6405F" w:rsidP="00B6405F">
      <w:pPr>
        <w:pStyle w:val="Bibliography"/>
      </w:pPr>
      <w:r w:rsidRPr="00B6405F">
        <w:t xml:space="preserve">Ayoob, Mohammed. 2015. “The Kurds in Command.” </w:t>
      </w:r>
      <w:r w:rsidRPr="00B6405F">
        <w:rPr>
          <w:i/>
          <w:iCs/>
        </w:rPr>
        <w:t>Project Syndicate</w:t>
      </w:r>
      <w:r w:rsidRPr="00B6405F">
        <w:t>. June 10. http://www.project-</w:t>
      </w:r>
      <w:r w:rsidRPr="00B6405F">
        <w:lastRenderedPageBreak/>
        <w:t>syndicate.org/commentary/kurdish-hdp-party-turkish-elections-by-mohammed-ayoob-2015-06.</w:t>
      </w:r>
    </w:p>
    <w:p w14:paraId="3E4F28A8" w14:textId="77777777" w:rsidR="00B6405F" w:rsidRPr="00B6405F" w:rsidRDefault="00B6405F" w:rsidP="00B6405F">
      <w:pPr>
        <w:pStyle w:val="Bibliography"/>
      </w:pPr>
      <w:r w:rsidRPr="00B6405F">
        <w:t>Bureau of Democracy, Human Rights and Labor. 2015. “Turkey 2014  Human Rights Report.” Country Reports on Human Rights Practices for 2014. U.S. Department of State. Accessed July 22. http://www.state.gov/j/drl/rls/hrrpt/humanrightsreport/index.htm.</w:t>
      </w:r>
    </w:p>
    <w:p w14:paraId="7DD78BCB" w14:textId="77777777" w:rsidR="00B6405F" w:rsidRPr="00B6405F" w:rsidRDefault="00B6405F" w:rsidP="00B6405F">
      <w:pPr>
        <w:pStyle w:val="Bibliography"/>
      </w:pPr>
      <w:r w:rsidRPr="00B6405F">
        <w:t xml:space="preserve">Çarkoğlu, Ali, Lemi Baruh, and Kerem Yıldırım. 2014. “Press-Party Parallelism and Polarization of News Media during an Election Campaign The Case of the 2011 Turkish Elections.” </w:t>
      </w:r>
      <w:r w:rsidRPr="00B6405F">
        <w:rPr>
          <w:i/>
          <w:iCs/>
        </w:rPr>
        <w:t>The International Journal of Press/Politics</w:t>
      </w:r>
      <w:r w:rsidRPr="00B6405F">
        <w:t xml:space="preserve"> 19 (3): 295–317. doi:10.1177/1940161214528994.</w:t>
      </w:r>
    </w:p>
    <w:p w14:paraId="511AF7FC" w14:textId="77777777" w:rsidR="00B6405F" w:rsidRPr="00B6405F" w:rsidRDefault="00B6405F" w:rsidP="00B6405F">
      <w:pPr>
        <w:pStyle w:val="Bibliography"/>
      </w:pPr>
      <w:r w:rsidRPr="00B6405F">
        <w:t xml:space="preserve">Çarkoğlu, Ali, and Ersin Kalaycıoğlu. 2007. </w:t>
      </w:r>
      <w:r w:rsidRPr="00B6405F">
        <w:rPr>
          <w:i/>
          <w:iCs/>
        </w:rPr>
        <w:t>Turkish Democracy Today: Elections, Participation and Stability in an Islamic Society</w:t>
      </w:r>
      <w:r w:rsidRPr="00B6405F">
        <w:t>. London: IB Tauris.</w:t>
      </w:r>
    </w:p>
    <w:p w14:paraId="12A86786" w14:textId="77777777" w:rsidR="00B6405F" w:rsidRPr="00B6405F" w:rsidRDefault="00B6405F" w:rsidP="00B6405F">
      <w:pPr>
        <w:pStyle w:val="Bibliography"/>
      </w:pPr>
      <w:r w:rsidRPr="00B6405F">
        <w:t xml:space="preserve">Çarkoğlu, Ali, and Gözde Yavuz. 2010. “Press–party Parallelism in Turkey: An Individual Level Interpretation.” </w:t>
      </w:r>
      <w:r w:rsidRPr="00B6405F">
        <w:rPr>
          <w:i/>
          <w:iCs/>
        </w:rPr>
        <w:t>Turkish Studies</w:t>
      </w:r>
      <w:r w:rsidRPr="00B6405F">
        <w:t xml:space="preserve"> 11 (4): 613–24. doi:10.1080/14683849.2010.540116.</w:t>
      </w:r>
    </w:p>
    <w:p w14:paraId="61984583" w14:textId="77777777" w:rsidR="00B6405F" w:rsidRPr="00B6405F" w:rsidRDefault="00B6405F" w:rsidP="00B6405F">
      <w:pPr>
        <w:pStyle w:val="Bibliography"/>
      </w:pPr>
      <w:r w:rsidRPr="00B6405F">
        <w:t xml:space="preserve">Corke, Susan, Andrew Finkel, David J Kramer, Carla Anne Robbins, and Nate Schenkkan. 2014. “Democracy in Crisis: Corruption, Media, and Power in Turkey.” </w:t>
      </w:r>
      <w:r w:rsidRPr="00B6405F">
        <w:rPr>
          <w:i/>
          <w:iCs/>
        </w:rPr>
        <w:t>A Freedom House Special Report</w:t>
      </w:r>
      <w:r w:rsidRPr="00B6405F">
        <w:t>, March.</w:t>
      </w:r>
    </w:p>
    <w:p w14:paraId="29AF9785" w14:textId="77777777" w:rsidR="00B6405F" w:rsidRPr="00B6405F" w:rsidRDefault="00B6405F" w:rsidP="00B6405F">
      <w:pPr>
        <w:pStyle w:val="Bibliography"/>
      </w:pPr>
      <w:r w:rsidRPr="00B6405F">
        <w:t xml:space="preserve">Dumanli, Ekrem. 2015. “Ekrem Dumanli: Turkey’s Witch Hunt against the Media.” </w:t>
      </w:r>
      <w:r w:rsidRPr="00B6405F">
        <w:rPr>
          <w:i/>
          <w:iCs/>
        </w:rPr>
        <w:t>The Washington Post</w:t>
      </w:r>
      <w:r w:rsidRPr="00B6405F">
        <w:t>, January 1. https://www.washingtonpost.com/opinions/ekrem-dumanli-turkeys-witch-hunt-against-the-media/2015/01/01/7544429a-8fad-11e4-ba53-a477d66580ed_story.html.</w:t>
      </w:r>
    </w:p>
    <w:p w14:paraId="5054967E" w14:textId="77777777" w:rsidR="00B6405F" w:rsidRPr="00B6405F" w:rsidRDefault="00B6405F" w:rsidP="00B6405F">
      <w:pPr>
        <w:pStyle w:val="Bibliography"/>
      </w:pPr>
      <w:r w:rsidRPr="00B6405F">
        <w:t xml:space="preserve">Ellis, Steven M. 2015. “Democracy at Risk - IPI SPECIAL REPORT ON TURKEY.” </w:t>
      </w:r>
      <w:r w:rsidRPr="00B6405F">
        <w:rPr>
          <w:i/>
          <w:iCs/>
        </w:rPr>
        <w:t>International Press Institute (IPI)</w:t>
      </w:r>
      <w:r w:rsidRPr="00B6405F">
        <w:t>, IPI SPECIAL REPORT ON TURKEY, , March.</w:t>
      </w:r>
    </w:p>
    <w:p w14:paraId="581E3D0F" w14:textId="77777777" w:rsidR="00B6405F" w:rsidRPr="00B6405F" w:rsidRDefault="00B6405F" w:rsidP="00B6405F">
      <w:pPr>
        <w:pStyle w:val="Bibliography"/>
      </w:pPr>
      <w:r w:rsidRPr="00B6405F">
        <w:t xml:space="preserve">Festinger, Leon. 1962. </w:t>
      </w:r>
      <w:r w:rsidRPr="00B6405F">
        <w:rPr>
          <w:i/>
          <w:iCs/>
        </w:rPr>
        <w:t>A Theory of Cognitive Dissonance</w:t>
      </w:r>
      <w:r w:rsidRPr="00B6405F">
        <w:t>. Vol. 2. Stanford university press. https://books.google.com/books?hl=en&amp;lr=&amp;id=voeQ-8CASacC&amp;oi=fnd&amp;pg=PA1&amp;dq=Festinger,+1962.+&amp;ots=9x69SvndAD&amp;sig=ZYAjhPzQZVnfiJAKMewhBbOpNaE.</w:t>
      </w:r>
    </w:p>
    <w:p w14:paraId="1B1947C3" w14:textId="77777777" w:rsidR="00B6405F" w:rsidRPr="00B6405F" w:rsidRDefault="00B6405F" w:rsidP="00B6405F">
      <w:pPr>
        <w:pStyle w:val="Bibliography"/>
      </w:pPr>
      <w:r w:rsidRPr="00B6405F">
        <w:t xml:space="preserve">Golbeck, Jennifer, and Derek Hansen. 2014. “A Method for Computing Political Preference among Twitter Followers.” </w:t>
      </w:r>
      <w:r w:rsidRPr="00B6405F">
        <w:rPr>
          <w:i/>
          <w:iCs/>
        </w:rPr>
        <w:t>Social Networks</w:t>
      </w:r>
      <w:r w:rsidRPr="00B6405F">
        <w:t>, Special Issue on Political Networks, 36 (January): 177–84. doi:10.1016/j.socnet.2013.07.004.</w:t>
      </w:r>
    </w:p>
    <w:p w14:paraId="33E2B91D" w14:textId="77777777" w:rsidR="00B6405F" w:rsidRPr="00B6405F" w:rsidRDefault="00B6405F" w:rsidP="00B6405F">
      <w:pPr>
        <w:pStyle w:val="Bibliography"/>
      </w:pPr>
      <w:r w:rsidRPr="00B6405F">
        <w:t xml:space="preserve">Groseclose, Tim, and Jeffrey Milyo. 2005. “A Measure of Media Bias.” </w:t>
      </w:r>
      <w:r w:rsidRPr="00B6405F">
        <w:rPr>
          <w:i/>
          <w:iCs/>
        </w:rPr>
        <w:t>The Quarterly Journal of Economics</w:t>
      </w:r>
      <w:r w:rsidRPr="00B6405F">
        <w:t>, 1191–1237.</w:t>
      </w:r>
    </w:p>
    <w:p w14:paraId="1BE46CFF" w14:textId="77777777" w:rsidR="00B6405F" w:rsidRPr="00B6405F" w:rsidRDefault="00B6405F" w:rsidP="00B6405F">
      <w:pPr>
        <w:pStyle w:val="Bibliography"/>
      </w:pPr>
      <w:r w:rsidRPr="00B6405F">
        <w:t xml:space="preserve">Gurbuz, Mustafa. 2014. </w:t>
      </w:r>
      <w:r w:rsidRPr="00B6405F">
        <w:rPr>
          <w:i/>
          <w:iCs/>
        </w:rPr>
        <w:t>The Long Winter: Turkish Politics After the Corruption Scandal</w:t>
      </w:r>
      <w:r w:rsidRPr="00B6405F">
        <w:t>. Rethink Institute.</w:t>
      </w:r>
    </w:p>
    <w:p w14:paraId="253635D9" w14:textId="77777777" w:rsidR="00B6405F" w:rsidRPr="00B6405F" w:rsidRDefault="00B6405F" w:rsidP="00B6405F">
      <w:pPr>
        <w:pStyle w:val="Bibliography"/>
      </w:pPr>
      <w:r w:rsidRPr="00B6405F">
        <w:lastRenderedPageBreak/>
        <w:t>Hürriyet Daily News. 2015. “POLITICS - Turkish PM Erdoğan Vows ‘to Sterilize’ Gülen Movement ‘by Boiling or Molecularizing.’” Accessed July 24. http://www.hurriyetdailynews.com/turkish-pm-erdogan-vows-to-sterilize-gulen-movement-by-boiling-or-molecularizing.aspx?PageID=238&amp;NID=66327&amp;NewsCatID=338.</w:t>
      </w:r>
    </w:p>
    <w:p w14:paraId="2BBC9D0D" w14:textId="77777777" w:rsidR="00B6405F" w:rsidRPr="00B6405F" w:rsidRDefault="00B6405F" w:rsidP="00B6405F">
      <w:pPr>
        <w:pStyle w:val="Bibliography"/>
      </w:pPr>
      <w:r w:rsidRPr="00B6405F">
        <w:t xml:space="preserve">Kaya, Raşit, and Barış Çakmur. 2010. “Politics and the Mass Media in Turkey.” </w:t>
      </w:r>
      <w:r w:rsidRPr="00B6405F">
        <w:rPr>
          <w:i/>
          <w:iCs/>
        </w:rPr>
        <w:t>Turkish Studies</w:t>
      </w:r>
      <w:r w:rsidRPr="00B6405F">
        <w:t xml:space="preserve"> 11 (4): 521–37. doi:10.1080/14683849.2010.540112.</w:t>
      </w:r>
    </w:p>
    <w:p w14:paraId="7DE1BFAE" w14:textId="77777777" w:rsidR="00B6405F" w:rsidRPr="00B6405F" w:rsidRDefault="00B6405F" w:rsidP="00B6405F">
      <w:pPr>
        <w:pStyle w:val="Bibliography"/>
      </w:pPr>
      <w:r w:rsidRPr="00B6405F">
        <w:t>Kızılkaya, Emre. 2015. “5 Surprising Results of Turkey’s Election.” Accessed July 24. http://www.hurriyetdailynews.com/5-surprising-results-of-turkeys-election.aspx?pageID=517&amp;nID=83669&amp;NewsCatID=550.</w:t>
      </w:r>
    </w:p>
    <w:p w14:paraId="58836CBF" w14:textId="77777777" w:rsidR="00B6405F" w:rsidRPr="00B6405F" w:rsidRDefault="00B6405F" w:rsidP="00B6405F">
      <w:pPr>
        <w:pStyle w:val="Bibliography"/>
      </w:pPr>
      <w:r w:rsidRPr="00B6405F">
        <w:t xml:space="preserve">Kubilay, Arin. 2015. “Turkey and the Kurds -- From War to Reconciliation?” </w:t>
      </w:r>
      <w:r w:rsidRPr="00B6405F">
        <w:rPr>
          <w:i/>
          <w:iCs/>
        </w:rPr>
        <w:t>eScholarship</w:t>
      </w:r>
      <w:r w:rsidRPr="00B6405F">
        <w:t>, March. http://escholarship.org/uc/item/3229m63b.</w:t>
      </w:r>
    </w:p>
    <w:p w14:paraId="44EFC303" w14:textId="77777777" w:rsidR="00B6405F" w:rsidRPr="00B6405F" w:rsidRDefault="00B6405F" w:rsidP="00B6405F">
      <w:pPr>
        <w:pStyle w:val="Bibliography"/>
      </w:pPr>
      <w:r w:rsidRPr="00B6405F">
        <w:t xml:space="preserve">Kurban, Dilek, and Ceren Sözeri. 2012. “Does Media Policy Promote Media Freedom and Independence? The Case of Turkey.” </w:t>
      </w:r>
      <w:r w:rsidRPr="00B6405F">
        <w:rPr>
          <w:i/>
          <w:iCs/>
        </w:rPr>
        <w:t>Turkish Economic and Social Studies Foundation</w:t>
      </w:r>
      <w:r w:rsidRPr="00B6405F">
        <w:t>, Media Studies Series - 3, Democratization Program (Caught in the Wheels of Power: The Political, Legal and Economic Constraints on Independent Media and Freedom of the Press in Turkey). http://www.tesev.org.tr/Upload/Publication/6e7010fe-0f80-4c8d-821f-5278f2ca14ee/12301ENGmedya3WEB09_07_12.pdf.</w:t>
      </w:r>
    </w:p>
    <w:p w14:paraId="3D192BF2" w14:textId="77777777" w:rsidR="00B6405F" w:rsidRPr="00B6405F" w:rsidRDefault="00B6405F" w:rsidP="00B6405F">
      <w:pPr>
        <w:pStyle w:val="Bibliography"/>
      </w:pPr>
      <w:r w:rsidRPr="00B6405F">
        <w:t xml:space="preserve">Laakso, Markku, and Rein Taagepera. 1979. “Effective Number of Parties: A Measure with Application to West Europe.” </w:t>
      </w:r>
      <w:r w:rsidRPr="00B6405F">
        <w:rPr>
          <w:i/>
          <w:iCs/>
        </w:rPr>
        <w:t>Comparative Political Studies</w:t>
      </w:r>
      <w:r w:rsidRPr="00B6405F">
        <w:t xml:space="preserve"> 12 (1): 3–27.</w:t>
      </w:r>
    </w:p>
    <w:p w14:paraId="09B7C54C" w14:textId="77777777" w:rsidR="00B6405F" w:rsidRPr="00B6405F" w:rsidRDefault="00B6405F" w:rsidP="00B6405F">
      <w:pPr>
        <w:pStyle w:val="Bibliography"/>
      </w:pPr>
      <w:r w:rsidRPr="00B6405F">
        <w:t xml:space="preserve">Lazarsfeld, Paul F., R. Berelson Bernard, and Hazel Gaudet. 1948. </w:t>
      </w:r>
      <w:r w:rsidRPr="00B6405F">
        <w:rPr>
          <w:i/>
          <w:iCs/>
        </w:rPr>
        <w:t>The People’s Choice</w:t>
      </w:r>
      <w:r w:rsidRPr="00B6405F">
        <w:t>. New York: Columbia University Press.</w:t>
      </w:r>
    </w:p>
    <w:p w14:paraId="6A18BB0A" w14:textId="77777777" w:rsidR="00B6405F" w:rsidRPr="00B6405F" w:rsidRDefault="00B6405F" w:rsidP="00B6405F">
      <w:pPr>
        <w:pStyle w:val="Bibliography"/>
      </w:pPr>
      <w:r w:rsidRPr="00B6405F">
        <w:t>Nyman-Metcalf, Katrin. 2014. “Freedom of Expression in Turkey.” http://www.ombudsman.gov.tr/en/contents/files/pdf/Katrin%20Nyman-Metcalf.pdf.</w:t>
      </w:r>
    </w:p>
    <w:p w14:paraId="51CC64F2" w14:textId="77777777" w:rsidR="00B6405F" w:rsidRPr="00B6405F" w:rsidRDefault="00B6405F" w:rsidP="00B6405F">
      <w:pPr>
        <w:pStyle w:val="Bibliography"/>
      </w:pPr>
      <w:r w:rsidRPr="00B6405F">
        <w:t>Pew Research Center. 2015. “The Evolving Role of News on Twitter and Facebook.” Pew Research Center. Accessed July 20. http://www.journalism.org/2015/07/14/the-evolving-role-of-news-on-twitter-and-facebook/.</w:t>
      </w:r>
    </w:p>
    <w:p w14:paraId="29496A7D" w14:textId="77777777" w:rsidR="00B6405F" w:rsidRPr="00B6405F" w:rsidRDefault="00B6405F" w:rsidP="00B6405F">
      <w:pPr>
        <w:pStyle w:val="Bibliography"/>
      </w:pPr>
      <w:r w:rsidRPr="00B6405F">
        <w:t xml:space="preserve">Poole, Keith T., and Howard Rosenthal. 2000. </w:t>
      </w:r>
      <w:r w:rsidRPr="00B6405F">
        <w:rPr>
          <w:i/>
          <w:iCs/>
        </w:rPr>
        <w:t>Congress: A Political-Economic History of Roll Call Voting</w:t>
      </w:r>
      <w:r w:rsidRPr="00B6405F">
        <w:t>. Oxford University Press. https://books.google.com/books?hl=en&amp;lr=&amp;id=x9vyGly7hLcC&amp;oi=fnd&amp;pg=PA3&amp;dq=Congress:+A+Political%E2%80%93Economic+History+of+</w:t>
      </w:r>
      <w:r w:rsidRPr="00B6405F">
        <w:lastRenderedPageBreak/>
        <w:t>Roll+Call+Voting&amp;ots=mZ5FESVn6h&amp;sig=I78Zk6UQFdO8MdjYB1358go06eM.</w:t>
      </w:r>
    </w:p>
    <w:p w14:paraId="0086F755" w14:textId="77777777" w:rsidR="00B6405F" w:rsidRPr="00B6405F" w:rsidRDefault="00B6405F" w:rsidP="00B6405F">
      <w:pPr>
        <w:pStyle w:val="Bibliography"/>
      </w:pPr>
      <w:r w:rsidRPr="00B6405F">
        <w:t>Reporters Without Borders. 2015. “2015 World Press Freedom Index.” Accessed July 22. http://index.rsf.org.</w:t>
      </w:r>
    </w:p>
    <w:p w14:paraId="54CB3B04" w14:textId="77777777" w:rsidR="00B6405F" w:rsidRPr="00B6405F" w:rsidRDefault="00B6405F" w:rsidP="00B6405F">
      <w:pPr>
        <w:pStyle w:val="Bibliography"/>
      </w:pPr>
      <w:r w:rsidRPr="00B6405F">
        <w:t xml:space="preserve">Sears, David O., and Jonathan L. Freedman. 1967. “Selective Exposure to Information: A Critical Review.” </w:t>
      </w:r>
      <w:r w:rsidRPr="00B6405F">
        <w:rPr>
          <w:i/>
          <w:iCs/>
        </w:rPr>
        <w:t>The Public Opinion Quarterly</w:t>
      </w:r>
      <w:r w:rsidRPr="00B6405F">
        <w:t xml:space="preserve"> 31 (2): 194–213.</w:t>
      </w:r>
    </w:p>
    <w:p w14:paraId="13A3D8B5" w14:textId="77777777" w:rsidR="00B6405F" w:rsidRPr="00B6405F" w:rsidRDefault="00B6405F" w:rsidP="00B6405F">
      <w:pPr>
        <w:pStyle w:val="Bibliography"/>
      </w:pPr>
      <w:r w:rsidRPr="00B6405F">
        <w:t xml:space="preserve">Seymour-Ure, Colin. 1974. </w:t>
      </w:r>
      <w:r w:rsidRPr="00B6405F">
        <w:rPr>
          <w:i/>
          <w:iCs/>
        </w:rPr>
        <w:t>The Political Impact of Mass Media</w:t>
      </w:r>
      <w:r w:rsidRPr="00B6405F">
        <w:t>. Vol. 4. London: Constable; Beverly Hills, Calif: Sage Publications.</w:t>
      </w:r>
    </w:p>
    <w:p w14:paraId="0FBD44F0" w14:textId="77777777" w:rsidR="00B6405F" w:rsidRPr="00B6405F" w:rsidRDefault="00B6405F" w:rsidP="00B6405F">
      <w:pPr>
        <w:pStyle w:val="Bibliography"/>
      </w:pPr>
      <w:r w:rsidRPr="00B6405F">
        <w:t>The Committee to Protect Journalists. 2015. “CPJ Calls on Turkish Government to Reverse Anti-Press Measures - Committee to Protect Journalists,” February 9. https://cpj.org/2015/02/cpj-calls-on-turkish-government-to-reverse-anti-pr.php.</w:t>
      </w:r>
    </w:p>
    <w:p w14:paraId="6B0A72F7" w14:textId="77777777" w:rsidR="00B6405F" w:rsidRPr="00B6405F" w:rsidRDefault="00B6405F" w:rsidP="00B6405F">
      <w:pPr>
        <w:pStyle w:val="Bibliography"/>
      </w:pPr>
      <w:r w:rsidRPr="00B6405F">
        <w:t xml:space="preserve">Thrall, Trevor, Andrew Armstrong, and Talha Oz. 2015. “Circle of Doom? How the Public Shapes the Public Sphere.” In </w:t>
      </w:r>
      <w:r w:rsidRPr="00B6405F">
        <w:rPr>
          <w:i/>
          <w:iCs/>
        </w:rPr>
        <w:t>APSA 2015</w:t>
      </w:r>
      <w:r w:rsidRPr="00B6405F">
        <w:t>.</w:t>
      </w:r>
    </w:p>
    <w:p w14:paraId="0AE96E63" w14:textId="77777777" w:rsidR="00B6405F" w:rsidRPr="00B6405F" w:rsidRDefault="00B6405F" w:rsidP="00B6405F">
      <w:pPr>
        <w:pStyle w:val="Bibliography"/>
      </w:pPr>
      <w:r w:rsidRPr="00B6405F">
        <w:t xml:space="preserve">Turkey Task Force. 2014. “Diminishing Press Freedom in Turkey.” </w:t>
      </w:r>
      <w:r w:rsidRPr="00B6405F">
        <w:rPr>
          <w:i/>
          <w:iCs/>
        </w:rPr>
        <w:t>Rethink Institute</w:t>
      </w:r>
      <w:r w:rsidRPr="00B6405F">
        <w:t xml:space="preserve"> Rethink Paper 18 (November). http://www.rethinkinstitute.org/diminishing-press-freedom-turkey-2/.</w:t>
      </w:r>
    </w:p>
    <w:p w14:paraId="383C7ACC" w14:textId="77777777" w:rsidR="00B6405F" w:rsidRPr="00B6405F" w:rsidRDefault="00B6405F" w:rsidP="00B6405F">
      <w:pPr>
        <w:pStyle w:val="Bibliography"/>
      </w:pPr>
      <w:r w:rsidRPr="00B6405F">
        <w:t xml:space="preserve">Yesil, Bilge. 2014. “Press Censorship in Turkey: Networks of State Power, Commercial Pressures, and Self-Censorship: Press Censorship in Turkey.” </w:t>
      </w:r>
      <w:r w:rsidRPr="00B6405F">
        <w:rPr>
          <w:i/>
          <w:iCs/>
        </w:rPr>
        <w:t>Communication, Culture &amp; Critique</w:t>
      </w:r>
      <w:r w:rsidRPr="00B6405F">
        <w:t xml:space="preserve"> 7 (2): 154–73. doi:10.1111/cccr.12049.</w:t>
      </w:r>
    </w:p>
    <w:p w14:paraId="3CC6FA77" w14:textId="60C7C910" w:rsidR="005A300A" w:rsidRDefault="002E4FA9" w:rsidP="00A07FA0">
      <w:pPr>
        <w:pStyle w:val="References"/>
      </w:pPr>
      <w:r>
        <w:fldChar w:fldCharType="end"/>
      </w:r>
    </w:p>
    <w:p w14:paraId="38837A54" w14:textId="77777777" w:rsidR="005A300A" w:rsidRDefault="00E03E05" w:rsidP="00A07FA0">
      <w:pPr>
        <w:pStyle w:val="References"/>
      </w:pPr>
      <w:r w:rsidRPr="00E03E05">
        <w:t xml:space="preserve">Mitchell, </w:t>
      </w:r>
      <w:proofErr w:type="spellStart"/>
      <w:r w:rsidRPr="00E03E05">
        <w:t>Rosenstiel</w:t>
      </w:r>
      <w:proofErr w:type="spellEnd"/>
      <w:r w:rsidRPr="00E03E05">
        <w:t xml:space="preserve"> and Christian, </w:t>
      </w:r>
      <w:proofErr w:type="gramStart"/>
      <w:r w:rsidRPr="004765D4">
        <w:rPr>
          <w:i/>
        </w:rPr>
        <w:t>The</w:t>
      </w:r>
      <w:proofErr w:type="gramEnd"/>
      <w:r w:rsidRPr="004765D4">
        <w:rPr>
          <w:i/>
        </w:rPr>
        <w:t xml:space="preserve"> State of the News Media 2012</w:t>
      </w:r>
      <w:r w:rsidRPr="00E03E05">
        <w:t xml:space="preserve">. At </w:t>
      </w:r>
      <w:hyperlink r:id="rId20" w:history="1">
        <w:r w:rsidRPr="0070070D">
          <w:rPr>
            <w:rStyle w:val="Hyperlink"/>
          </w:rPr>
          <w:t>http://stateofthemedia.org/print-chapter/?print_id=11554</w:t>
        </w:r>
      </w:hyperlink>
    </w:p>
    <w:p w14:paraId="26F8ACDA" w14:textId="77777777" w:rsidR="0015131B" w:rsidRDefault="00E41FF8" w:rsidP="00A07FA0">
      <w:pPr>
        <w:pStyle w:val="References"/>
        <w:rPr>
          <w:i/>
        </w:rPr>
      </w:pPr>
      <w:proofErr w:type="spellStart"/>
      <w:proofErr w:type="gramStart"/>
      <w:r w:rsidRPr="00E41FF8">
        <w:t>Kurban</w:t>
      </w:r>
      <w:proofErr w:type="spellEnd"/>
      <w:r w:rsidRPr="00E41FF8">
        <w:t xml:space="preserve"> and </w:t>
      </w:r>
      <w:proofErr w:type="spellStart"/>
      <w:r w:rsidRPr="00E41FF8">
        <w:t>Sozeri</w:t>
      </w:r>
      <w:proofErr w:type="spellEnd"/>
      <w:r>
        <w:t xml:space="preserve"> 2012.</w:t>
      </w:r>
      <w:proofErr w:type="gramEnd"/>
      <w:r>
        <w:t xml:space="preserve"> </w:t>
      </w:r>
      <w:bookmarkStart w:id="16" w:name="OLE_LINK3"/>
      <w:bookmarkStart w:id="17" w:name="OLE_LINK4"/>
      <w:proofErr w:type="gramStart"/>
      <w:r w:rsidR="0015131B">
        <w:t>Caught in the Wheels of Power: The Political, Legal and Economic Constraints on Independent Media and Freedom of the Press in Turkey</w:t>
      </w:r>
      <w:bookmarkEnd w:id="16"/>
      <w:bookmarkEnd w:id="17"/>
      <w:r>
        <w:t>.</w:t>
      </w:r>
      <w:proofErr w:type="gramEnd"/>
      <w:r>
        <w:t xml:space="preserve"> </w:t>
      </w:r>
      <w:proofErr w:type="gramStart"/>
      <w:r w:rsidRPr="00E41FF8">
        <w:rPr>
          <w:i/>
        </w:rPr>
        <w:t>Turkish Economic and Social Studies Foundation</w:t>
      </w:r>
      <w:r w:rsidR="007B6BAF">
        <w:rPr>
          <w:i/>
        </w:rPr>
        <w:t>.</w:t>
      </w:r>
      <w:proofErr w:type="gramEnd"/>
      <w:r w:rsidR="007B6BAF">
        <w:rPr>
          <w:i/>
        </w:rPr>
        <w:t xml:space="preserve"> </w:t>
      </w:r>
      <w:proofErr w:type="gramStart"/>
      <w:r w:rsidR="007B6BAF" w:rsidRPr="007B6BAF">
        <w:rPr>
          <w:i/>
        </w:rPr>
        <w:t>Democratization Program</w:t>
      </w:r>
      <w:r w:rsidR="007B6BAF">
        <w:rPr>
          <w:i/>
        </w:rPr>
        <w:t>.</w:t>
      </w:r>
      <w:proofErr w:type="gramEnd"/>
      <w:r w:rsidR="007B6BAF">
        <w:rPr>
          <w:i/>
        </w:rPr>
        <w:t xml:space="preserve"> </w:t>
      </w:r>
      <w:r w:rsidR="00C40B3B">
        <w:rPr>
          <w:i/>
        </w:rPr>
        <w:t>Media studies seri</w:t>
      </w:r>
      <w:r w:rsidR="00C40B3B" w:rsidRPr="00C40B3B">
        <w:rPr>
          <w:i/>
        </w:rPr>
        <w:t xml:space="preserve">es </w:t>
      </w:r>
      <w:r w:rsidR="00AB0EC4">
        <w:rPr>
          <w:i/>
        </w:rPr>
        <w:t>–</w:t>
      </w:r>
      <w:r w:rsidR="00C40B3B" w:rsidRPr="00C40B3B">
        <w:rPr>
          <w:i/>
        </w:rPr>
        <w:t xml:space="preserve"> 3</w:t>
      </w:r>
    </w:p>
    <w:p w14:paraId="2D0BF3D9" w14:textId="77777777" w:rsidR="009B21A3" w:rsidRDefault="009B21A3" w:rsidP="00A07FA0">
      <w:pPr>
        <w:pStyle w:val="References"/>
      </w:pPr>
      <w:proofErr w:type="gramStart"/>
      <w:r w:rsidRPr="009B21A3">
        <w:t xml:space="preserve">Conover, </w:t>
      </w:r>
      <w:proofErr w:type="spellStart"/>
      <w:r w:rsidRPr="009B21A3">
        <w:t>Goncalves</w:t>
      </w:r>
      <w:proofErr w:type="spellEnd"/>
      <w:r w:rsidRPr="009B21A3">
        <w:t xml:space="preserve">, </w:t>
      </w:r>
      <w:proofErr w:type="spellStart"/>
      <w:r w:rsidRPr="009B21A3">
        <w:t>Ratkiewicz</w:t>
      </w:r>
      <w:proofErr w:type="spellEnd"/>
      <w:r w:rsidRPr="009B21A3">
        <w:t xml:space="preserve">, </w:t>
      </w:r>
      <w:proofErr w:type="spellStart"/>
      <w:r w:rsidRPr="009B21A3">
        <w:t>Flammini</w:t>
      </w:r>
      <w:proofErr w:type="spellEnd"/>
      <w:r w:rsidRPr="009B21A3">
        <w:t xml:space="preserve">, </w:t>
      </w:r>
      <w:proofErr w:type="spellStart"/>
      <w:r w:rsidRPr="009B21A3">
        <w:t>Menczer</w:t>
      </w:r>
      <w:proofErr w:type="spellEnd"/>
      <w:r w:rsidRPr="009B21A3">
        <w:t xml:space="preserve"> 2011.</w:t>
      </w:r>
      <w:proofErr w:type="gramEnd"/>
      <w:r w:rsidRPr="009B21A3">
        <w:t xml:space="preserve"> </w:t>
      </w:r>
      <w:proofErr w:type="gramStart"/>
      <w:r w:rsidRPr="009B21A3">
        <w:t>Predicting the Political Alignment of Twitter Users</w:t>
      </w:r>
      <w:r>
        <w:t>.</w:t>
      </w:r>
      <w:proofErr w:type="gramEnd"/>
      <w:r>
        <w:t xml:space="preserve"> </w:t>
      </w:r>
      <w:r w:rsidRPr="009B21A3">
        <w:t>Privacy, Securit</w:t>
      </w:r>
      <w:r>
        <w:t>y, Risk and Trust (PASSAT),</w:t>
      </w:r>
      <w:r w:rsidRPr="009B21A3">
        <w:t xml:space="preserve"> IEEE Third International Confer</w:t>
      </w:r>
      <w:r w:rsidR="006B4BA3">
        <w:t>en</w:t>
      </w:r>
      <w:r w:rsidRPr="009B21A3">
        <w:t>ce on Social Computing (</w:t>
      </w:r>
      <w:proofErr w:type="spellStart"/>
      <w:r w:rsidRPr="009B21A3">
        <w:t>SocialCom</w:t>
      </w:r>
      <w:proofErr w:type="spellEnd"/>
      <w:r w:rsidRPr="009B21A3">
        <w:t>)</w:t>
      </w:r>
    </w:p>
    <w:p w14:paraId="3353352F" w14:textId="77777777" w:rsidR="00070D6E" w:rsidRDefault="00070D6E" w:rsidP="00A07FA0">
      <w:pPr>
        <w:pStyle w:val="References"/>
      </w:pPr>
      <w:proofErr w:type="gramStart"/>
      <w:r>
        <w:t xml:space="preserve">An, </w:t>
      </w:r>
      <w:proofErr w:type="spellStart"/>
      <w:r>
        <w:t>Quercia</w:t>
      </w:r>
      <w:proofErr w:type="spellEnd"/>
      <w:r>
        <w:t xml:space="preserve"> and </w:t>
      </w:r>
      <w:proofErr w:type="spellStart"/>
      <w:r>
        <w:t>Crowcroft</w:t>
      </w:r>
      <w:proofErr w:type="spellEnd"/>
      <w:r>
        <w:t xml:space="preserve"> 2013.</w:t>
      </w:r>
      <w:proofErr w:type="gramEnd"/>
      <w:r>
        <w:t xml:space="preserve"> Fragmented Social Media: A Look into Selective Exposure to Political News. </w:t>
      </w:r>
      <w:r w:rsidRPr="00070D6E">
        <w:rPr>
          <w:i/>
        </w:rPr>
        <w:t>Proceedings of the 22nd international conference on World Wide Web companion</w:t>
      </w:r>
      <w:r>
        <w:rPr>
          <w:i/>
        </w:rPr>
        <w:t xml:space="preserve">, </w:t>
      </w:r>
      <w:r w:rsidRPr="00070D6E">
        <w:t>51-52</w:t>
      </w:r>
    </w:p>
    <w:p w14:paraId="1A2C2517" w14:textId="77777777" w:rsidR="00D80F0E" w:rsidRDefault="00D80F0E" w:rsidP="00A07FA0">
      <w:pPr>
        <w:pStyle w:val="References"/>
      </w:pPr>
      <w:proofErr w:type="spellStart"/>
      <w:proofErr w:type="gramStart"/>
      <w:r>
        <w:t>Zamal</w:t>
      </w:r>
      <w:proofErr w:type="spellEnd"/>
      <w:r>
        <w:t xml:space="preserve">, Liu and </w:t>
      </w:r>
      <w:proofErr w:type="spellStart"/>
      <w:r>
        <w:t>Ruths</w:t>
      </w:r>
      <w:proofErr w:type="spellEnd"/>
      <w:r>
        <w:t xml:space="preserve"> 2012.</w:t>
      </w:r>
      <w:proofErr w:type="gramEnd"/>
      <w:r>
        <w:t xml:space="preserve"> </w:t>
      </w:r>
      <w:r w:rsidRPr="00D80F0E">
        <w:t>Proceedings of the Sixth International AAAI Conference on Weblogs and Social Media</w:t>
      </w:r>
    </w:p>
    <w:p w14:paraId="6A3F56F0" w14:textId="77777777" w:rsidR="00D90D21" w:rsidRDefault="00D90D21" w:rsidP="00A07FA0">
      <w:pPr>
        <w:pStyle w:val="References"/>
      </w:pPr>
      <w:proofErr w:type="spellStart"/>
      <w:proofErr w:type="gramStart"/>
      <w:r>
        <w:t>Blondel</w:t>
      </w:r>
      <w:proofErr w:type="spellEnd"/>
      <w:r>
        <w:t xml:space="preserve"> 2008.</w:t>
      </w:r>
      <w:proofErr w:type="gramEnd"/>
      <w:r>
        <w:t xml:space="preserve"> </w:t>
      </w:r>
      <w:proofErr w:type="gramStart"/>
      <w:r w:rsidRPr="00D90D21">
        <w:t>Fast unfolding of communities in large networks</w:t>
      </w:r>
      <w:r>
        <w:t>.</w:t>
      </w:r>
      <w:proofErr w:type="gramEnd"/>
      <w:r w:rsidRPr="00D90D21">
        <w:t xml:space="preserve"> </w:t>
      </w:r>
      <w:r w:rsidRPr="00D90D21">
        <w:rPr>
          <w:i/>
        </w:rPr>
        <w:t>Physics and Society (</w:t>
      </w:r>
      <w:proofErr w:type="spellStart"/>
      <w:r w:rsidRPr="00D90D21">
        <w:rPr>
          <w:i/>
        </w:rPr>
        <w:t>physics.soc-ph</w:t>
      </w:r>
      <w:proofErr w:type="spellEnd"/>
      <w:r w:rsidRPr="00D90D21">
        <w:rPr>
          <w:i/>
        </w:rPr>
        <w:t>) J. Stat. Mech. (2008)</w:t>
      </w:r>
      <w:r w:rsidRPr="00D90D21">
        <w:t xml:space="preserve"> P10008</w:t>
      </w:r>
    </w:p>
    <w:p w14:paraId="1AF727AE" w14:textId="77777777" w:rsidR="000663C3" w:rsidRDefault="000663C3" w:rsidP="00A07FA0">
      <w:pPr>
        <w:pStyle w:val="References"/>
        <w:rPr>
          <w:i/>
        </w:rPr>
      </w:pPr>
      <w:proofErr w:type="gramStart"/>
      <w:r>
        <w:t xml:space="preserve">Bastian, </w:t>
      </w:r>
      <w:proofErr w:type="spellStart"/>
      <w:r w:rsidRPr="000663C3">
        <w:t>Heymann</w:t>
      </w:r>
      <w:proofErr w:type="spellEnd"/>
      <w:r w:rsidRPr="000663C3">
        <w:t xml:space="preserve"> and </w:t>
      </w:r>
      <w:proofErr w:type="spellStart"/>
      <w:r w:rsidRPr="000663C3">
        <w:t>Jacomy</w:t>
      </w:r>
      <w:proofErr w:type="spellEnd"/>
      <w:r>
        <w:t xml:space="preserve"> 2009.</w:t>
      </w:r>
      <w:proofErr w:type="gramEnd"/>
      <w:r>
        <w:t xml:space="preserve"> </w:t>
      </w:r>
      <w:proofErr w:type="spellStart"/>
      <w:r w:rsidRPr="000663C3">
        <w:t>Gephi</w:t>
      </w:r>
      <w:proofErr w:type="spellEnd"/>
      <w:r w:rsidRPr="000663C3">
        <w:t xml:space="preserve">: </w:t>
      </w:r>
      <w:proofErr w:type="gramStart"/>
      <w:r w:rsidRPr="000663C3">
        <w:t>An Open</w:t>
      </w:r>
      <w:proofErr w:type="gramEnd"/>
      <w:r w:rsidRPr="000663C3">
        <w:t xml:space="preserve"> Source Software for Exploring and Manipulating Networks</w:t>
      </w:r>
      <w:r>
        <w:t xml:space="preserve">. </w:t>
      </w:r>
      <w:r w:rsidRPr="000663C3">
        <w:rPr>
          <w:i/>
        </w:rPr>
        <w:t>International AAAI Conference on Weblogs and Social Media</w:t>
      </w:r>
    </w:p>
    <w:p w14:paraId="1066B9EA" w14:textId="487749F7" w:rsidR="000B6F4C" w:rsidRDefault="000B6F4C" w:rsidP="00A07FA0">
      <w:pPr>
        <w:pStyle w:val="References"/>
      </w:pPr>
      <w:proofErr w:type="gramStart"/>
      <w:r>
        <w:t xml:space="preserve">Bastian, </w:t>
      </w:r>
      <w:proofErr w:type="spellStart"/>
      <w:r w:rsidRPr="000663C3">
        <w:t>Heymann</w:t>
      </w:r>
      <w:proofErr w:type="spellEnd"/>
      <w:r w:rsidRPr="000663C3">
        <w:t xml:space="preserve"> and </w:t>
      </w:r>
      <w:proofErr w:type="spellStart"/>
      <w:r w:rsidRPr="000663C3">
        <w:t>Jacomy</w:t>
      </w:r>
      <w:proofErr w:type="spellEnd"/>
      <w:r>
        <w:t xml:space="preserve"> 2009.</w:t>
      </w:r>
      <w:proofErr w:type="gramEnd"/>
      <w:r>
        <w:t xml:space="preserve"> </w:t>
      </w:r>
      <w:r w:rsidRPr="000B6F4C">
        <w:t>Laplacian Dynamics and Multiscale Mo</w:t>
      </w:r>
      <w:r>
        <w:t>dular Structure in Networks</w:t>
      </w:r>
    </w:p>
    <w:p w14:paraId="7DC6149F" w14:textId="66F2786F" w:rsidR="0022444C" w:rsidRDefault="0022444C" w:rsidP="00A07FA0">
      <w:pPr>
        <w:pStyle w:val="References"/>
      </w:pPr>
      <w:proofErr w:type="gramStart"/>
      <w:r>
        <w:lastRenderedPageBreak/>
        <w:t xml:space="preserve">Goldberg and </w:t>
      </w:r>
      <w:r w:rsidRPr="0022444C">
        <w:t>Roth</w:t>
      </w:r>
      <w:r>
        <w:t xml:space="preserve"> 2003.</w:t>
      </w:r>
      <w:proofErr w:type="gramEnd"/>
      <w:r w:rsidRPr="0022444C">
        <w:t xml:space="preserve"> </w:t>
      </w:r>
      <w:proofErr w:type="gramStart"/>
      <w:r w:rsidRPr="0022444C">
        <w:t>Assessing experimentally derived interactions in a small world.</w:t>
      </w:r>
      <w:proofErr w:type="gramEnd"/>
      <w:r w:rsidRPr="0022444C">
        <w:t xml:space="preserve"> </w:t>
      </w:r>
      <w:r w:rsidRPr="0022444C">
        <w:rPr>
          <w:i/>
        </w:rPr>
        <w:t>PNAS</w:t>
      </w:r>
      <w:r w:rsidR="009A4810">
        <w:rPr>
          <w:i/>
        </w:rPr>
        <w:t xml:space="preserve"> 2003,</w:t>
      </w:r>
      <w:r>
        <w:t xml:space="preserve"> 100, 4372–4376 </w:t>
      </w:r>
    </w:p>
    <w:p w14:paraId="08BD8CA4" w14:textId="252D85B4" w:rsidR="00E03E05" w:rsidRDefault="000529D6" w:rsidP="00A07FA0">
      <w:pPr>
        <w:pStyle w:val="References"/>
      </w:pPr>
      <w:proofErr w:type="gramStart"/>
      <w:r>
        <w:t xml:space="preserve">De </w:t>
      </w:r>
      <w:proofErr w:type="spellStart"/>
      <w:r>
        <w:t>Leeuw</w:t>
      </w:r>
      <w:proofErr w:type="spellEnd"/>
      <w:r>
        <w:t xml:space="preserve"> and </w:t>
      </w:r>
      <w:proofErr w:type="spellStart"/>
      <w:r>
        <w:t>Heiser</w:t>
      </w:r>
      <w:proofErr w:type="spellEnd"/>
      <w:r>
        <w:t xml:space="preserve"> 1980.</w:t>
      </w:r>
      <w:proofErr w:type="gramEnd"/>
      <w:r>
        <w:t xml:space="preserve"> </w:t>
      </w:r>
      <w:proofErr w:type="gramStart"/>
      <w:r w:rsidRPr="000529D6">
        <w:t>Multidimensional scaling with restrictions on the configuration</w:t>
      </w:r>
      <w:r>
        <w:t>.</w:t>
      </w:r>
      <w:proofErr w:type="gramEnd"/>
      <w:r>
        <w:t xml:space="preserve"> </w:t>
      </w:r>
      <w:r w:rsidRPr="000529D6">
        <w:rPr>
          <w:i/>
        </w:rPr>
        <w:t>Multivariate analysis 5</w:t>
      </w:r>
      <w:r w:rsidRPr="000529D6">
        <w:t>, 501-522</w:t>
      </w:r>
    </w:p>
    <w:sectPr w:rsidR="00E03E05" w:rsidSect="00175851">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CB5FBC" w14:textId="77777777" w:rsidR="00FB52EF" w:rsidRDefault="00FB52EF" w:rsidP="00A07FA0">
      <w:r>
        <w:separator/>
      </w:r>
    </w:p>
  </w:endnote>
  <w:endnote w:type="continuationSeparator" w:id="0">
    <w:p w14:paraId="3BF5DDAA" w14:textId="77777777" w:rsidR="00FB52EF" w:rsidRDefault="00FB52EF" w:rsidP="00A07F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New York">
    <w:altName w:val="Times New Roman"/>
    <w:panose1 w:val="02040503060506020304"/>
    <w:charset w:val="00"/>
    <w:family w:val="roman"/>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A9A0FB" w14:textId="77777777" w:rsidR="00FB52EF" w:rsidRDefault="00FB52EF" w:rsidP="00A07FA0">
      <w:r>
        <w:separator/>
      </w:r>
    </w:p>
  </w:footnote>
  <w:footnote w:type="continuationSeparator" w:id="0">
    <w:p w14:paraId="6B1053AF" w14:textId="77777777" w:rsidR="00FB52EF" w:rsidRDefault="00FB52EF" w:rsidP="00A07FA0">
      <w:r>
        <w:continuationSeparator/>
      </w:r>
    </w:p>
  </w:footnote>
  <w:footnote w:id="1">
    <w:p w14:paraId="653FDCE6" w14:textId="186AC327" w:rsidR="00271C6A" w:rsidRDefault="00271C6A" w:rsidP="00A07FA0">
      <w:pPr>
        <w:pStyle w:val="FootnoteText"/>
      </w:pPr>
      <w:proofErr w:type="gramStart"/>
      <w:r>
        <w:t>Copyright © 2015, Association for the Advancement of Artificial Intelligence (www.aaai.org).</w:t>
      </w:r>
      <w:proofErr w:type="gramEnd"/>
      <w:r>
        <w:t xml:space="preserve"> All rights reserved.</w:t>
      </w:r>
    </w:p>
  </w:footnote>
  <w:footnote w:id="2">
    <w:p w14:paraId="60334046" w14:textId="77777777" w:rsidR="00271C6A" w:rsidRDefault="00271C6A" w:rsidP="00A07FA0">
      <w:pPr>
        <w:pStyle w:val="FootnoteText"/>
      </w:pPr>
      <w:r w:rsidRPr="00686AE7">
        <w:rPr>
          <w:rStyle w:val="FootnoteReference"/>
        </w:rPr>
        <w:footnoteRef/>
      </w:r>
      <w:r>
        <w:t xml:space="preserve"> As of July 2015, CNN has 18.5M, the New York Times has 18.1M, and BBC Breaking News has 16.8M subscribers (followers) on Twitter</w:t>
      </w:r>
    </w:p>
  </w:footnote>
  <w:footnote w:id="3">
    <w:p w14:paraId="34F1151E" w14:textId="77777777" w:rsidR="00271C6A" w:rsidRDefault="00271C6A" w:rsidP="00A07FA0">
      <w:pPr>
        <w:pStyle w:val="FootnoteText"/>
      </w:pPr>
      <w:r w:rsidRPr="00686AE7">
        <w:rPr>
          <w:rStyle w:val="FootnoteReference"/>
        </w:rPr>
        <w:footnoteRef/>
      </w:r>
      <w:r>
        <w:t xml:space="preserve"> </w:t>
      </w:r>
      <w:hyperlink r:id="rId1" w:history="1">
        <w:proofErr w:type="gramStart"/>
        <w:r w:rsidRPr="009C1BBA">
          <w:rPr>
            <w:rStyle w:val="Hyperlink"/>
            <w:rFonts w:ascii="Courier" w:hAnsi="Courier"/>
          </w:rPr>
          <w:t>http://www.medyatava.com/tiraj</w:t>
        </w:r>
      </w:hyperlink>
      <w:r w:rsidRPr="00562DF7">
        <w:t>, accessed on July 2015.</w:t>
      </w:r>
      <w:proofErr w:type="gramEnd"/>
    </w:p>
  </w:footnote>
  <w:footnote w:id="4">
    <w:p w14:paraId="540A87F9" w14:textId="77777777" w:rsidR="00271C6A" w:rsidRDefault="00271C6A" w:rsidP="00C94DEB">
      <w:pPr>
        <w:pStyle w:val="FootnoteText"/>
      </w:pPr>
      <w:r>
        <w:rPr>
          <w:rStyle w:val="FootnoteReference"/>
        </w:rPr>
        <w:footnoteRef/>
      </w:r>
      <w:r>
        <w:t xml:space="preserve"> I use the term “subscribing” interchangeably.</w:t>
      </w:r>
    </w:p>
  </w:footnote>
  <w:footnote w:id="5">
    <w:p w14:paraId="16B53284" w14:textId="77777777" w:rsidR="00271C6A" w:rsidRDefault="00271C6A" w:rsidP="00A93CAB">
      <w:pPr>
        <w:pStyle w:val="FootnoteText"/>
      </w:pPr>
      <w:r>
        <w:rPr>
          <w:rStyle w:val="FootnoteReference"/>
        </w:rPr>
        <w:footnoteRef/>
      </w:r>
      <w:r>
        <w:t xml:space="preserve"> Either of ADA or DW-Nominate scores can be used as they both map MCs to a continuous range that represents 1-D left-right spectrum.</w:t>
      </w:r>
    </w:p>
  </w:footnote>
  <w:footnote w:id="6">
    <w:p w14:paraId="1CE814D0" w14:textId="41F598D6" w:rsidR="00271C6A" w:rsidRDefault="00271C6A">
      <w:pPr>
        <w:pStyle w:val="FootnoteText"/>
      </w:pPr>
      <w:r>
        <w:rPr>
          <w:rStyle w:val="FootnoteReference"/>
        </w:rPr>
        <w:footnoteRef/>
      </w:r>
      <w:r>
        <w:t xml:space="preserve"> I could not find survey sample size information in </w:t>
      </w:r>
      <w:proofErr w:type="spellStart"/>
      <w:r>
        <w:t>Carkoglu’s</w:t>
      </w:r>
      <w:proofErr w:type="spellEnd"/>
      <w:r>
        <w:t xml:space="preserve"> 2010 paper. I share my concern about it in the groups of Turkish News Media section.</w:t>
      </w:r>
    </w:p>
  </w:footnote>
  <w:footnote w:id="7">
    <w:p w14:paraId="0FF5A6E2" w14:textId="413B8124" w:rsidR="00271C6A" w:rsidRDefault="00271C6A" w:rsidP="00A07FA0">
      <w:pPr>
        <w:pStyle w:val="FootnoteText"/>
      </w:pPr>
      <w:r w:rsidRPr="00686AE7">
        <w:rPr>
          <w:rStyle w:val="FootnoteReference"/>
        </w:rPr>
        <w:footnoteRef/>
      </w:r>
      <w:r>
        <w:t xml:space="preserve"> </w:t>
      </w:r>
      <w:proofErr w:type="gramStart"/>
      <w:r>
        <w:t xml:space="preserve">Including </w:t>
      </w:r>
      <w:r w:rsidRPr="00AF56DA">
        <w:t>bans on access to Twitter and YouTube</w:t>
      </w:r>
      <w:r>
        <w:t>.</w:t>
      </w:r>
      <w:proofErr w:type="gramEnd"/>
    </w:p>
  </w:footnote>
  <w:footnote w:id="8">
    <w:p w14:paraId="6B6399C1" w14:textId="02D99DD0" w:rsidR="00271C6A" w:rsidRDefault="00271C6A">
      <w:pPr>
        <w:pStyle w:val="FootnoteText"/>
      </w:pPr>
      <w:r w:rsidRPr="00686AE7">
        <w:rPr>
          <w:rStyle w:val="FootnoteReference"/>
        </w:rPr>
        <w:footnoteRef/>
      </w:r>
      <w:r>
        <w:t xml:space="preserve"> I could not found any media related survey question in the reference given in the original article. Rather, another article of the same author mentions the question –for his 2002 and 2007 surveys- as “</w:t>
      </w:r>
      <w:r w:rsidRPr="00153D55">
        <w:t>Which newspaper do you read most frequently?</w:t>
      </w:r>
      <w:r>
        <w:t xml:space="preserve">” </w:t>
      </w:r>
      <w:r>
        <w:fldChar w:fldCharType="begin"/>
      </w:r>
      <w:r>
        <w:instrText xml:space="preserve"> ADDIN ZOTERO_ITEM CSL_CITATION {"citationID":"bjFdySnZ","properties":{"formattedCitation":"{\\rtf (\\uc0\\u199{}arko\\uc0\\u287{}lu and Yavuz 2010)}","plainCitation":"(Çarkoğlu and Yavuz 2010)"},"citationItems":[{"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Pr>
          <w:rFonts w:ascii="Palatino Linotype" w:hAnsi="Palatino Linotype" w:cs="Palatino Linotype"/>
        </w:rPr>
        <w:instrText>‐</w:instrText>
      </w:r>
      <w:r>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fldChar w:fldCharType="separate"/>
      </w:r>
      <w:r w:rsidRPr="00153D55">
        <w:t>(Çarkoğlu and Yavuz 2010)</w:t>
      </w:r>
      <w:r>
        <w:fldChar w:fldCharType="end"/>
      </w:r>
    </w:p>
  </w:footnote>
  <w:footnote w:id="9">
    <w:p w14:paraId="55F912DC" w14:textId="77777777" w:rsidR="00271C6A" w:rsidRDefault="00271C6A" w:rsidP="00686AE7">
      <w:pPr>
        <w:pStyle w:val="FootnoteText"/>
      </w:pPr>
      <w:r w:rsidRPr="00686AE7">
        <w:rPr>
          <w:rStyle w:val="FootnoteReference"/>
        </w:rPr>
        <w:footnoteRef/>
      </w:r>
      <w:r>
        <w:t xml:space="preserve"> Of 550 seats:</w:t>
      </w:r>
    </w:p>
    <w:p w14:paraId="4F5566B3" w14:textId="77777777" w:rsidR="00271C6A" w:rsidRDefault="00FB52EF" w:rsidP="00686AE7">
      <w:pPr>
        <w:pStyle w:val="FootnoteText"/>
      </w:pPr>
      <w:hyperlink r:id="rId2" w:history="1">
        <w:r w:rsidR="00271C6A" w:rsidRPr="006F01A5">
          <w:rPr>
            <w:rStyle w:val="Hyperlink"/>
          </w:rPr>
          <w:t>https://www.tbmm.gov.tr/develop/owa/milletvekillerimiz_sd.dagilim</w:t>
        </w:r>
      </w:hyperlink>
      <w:r w:rsidR="00271C6A">
        <w:t xml:space="preserve"> </w:t>
      </w:r>
    </w:p>
  </w:footnote>
  <w:footnote w:id="10">
    <w:p w14:paraId="2D3EB754" w14:textId="1044F0D5" w:rsidR="00271C6A" w:rsidRDefault="00271C6A" w:rsidP="00A07FA0">
      <w:pPr>
        <w:pStyle w:val="FootnoteText"/>
      </w:pPr>
      <w:r w:rsidRPr="00686AE7">
        <w:rPr>
          <w:rStyle w:val="FootnoteReference"/>
        </w:rPr>
        <w:footnoteRef/>
      </w:r>
      <w:r>
        <w:t xml:space="preserve"> Accounts were initially obtained from a list published on the web on December 2013, few missing others added into the 2015 dataset.</w:t>
      </w:r>
      <w:r>
        <w:rPr>
          <w:rFonts w:ascii="Courier" w:hAnsi="Courier"/>
        </w:rPr>
        <w:t xml:space="preserve"> </w:t>
      </w:r>
      <w:r w:rsidRPr="00A61591">
        <w:rPr>
          <w:rFonts w:ascii="Courier" w:hAnsi="Courier"/>
        </w:rPr>
        <w:t>http://www.twitterunluleri.com/haber/</w:t>
      </w:r>
    </w:p>
  </w:footnote>
  <w:footnote w:id="11">
    <w:p w14:paraId="7D50951B" w14:textId="574A0892" w:rsidR="00271C6A" w:rsidRDefault="00271C6A">
      <w:pPr>
        <w:pStyle w:val="FootnoteText"/>
      </w:pPr>
      <w:r>
        <w:rPr>
          <w:rStyle w:val="FootnoteReference"/>
        </w:rPr>
        <w:footnoteRef/>
      </w:r>
      <w:r>
        <w:t xml:space="preserve"> To facilitate data collection process for other projects and researchers I created a web application </w:t>
      </w:r>
      <w:hyperlink r:id="rId3" w:history="1">
        <w:r w:rsidRPr="006F01A5">
          <w:rPr>
            <w:rStyle w:val="Hyperlink"/>
          </w:rPr>
          <w:t>http://dd-css.com</w:t>
        </w:r>
      </w:hyperlink>
      <w:r>
        <w:t xml:space="preserve"> that allows its users to download IDs of followers of any public account on Twitter.</w:t>
      </w:r>
    </w:p>
  </w:footnote>
  <w:footnote w:id="12">
    <w:p w14:paraId="7C9F6519" w14:textId="77777777" w:rsidR="00271C6A" w:rsidRDefault="00271C6A">
      <w:pPr>
        <w:pStyle w:val="FootnoteText"/>
      </w:pPr>
      <w:r>
        <w:rPr>
          <w:rStyle w:val="FootnoteReference"/>
        </w:rPr>
        <w:footnoteRef/>
      </w:r>
      <w:r>
        <w:t xml:space="preserve"> Available at </w:t>
      </w:r>
    </w:p>
    <w:p w14:paraId="7ADD48DF" w14:textId="09F66F9D" w:rsidR="00271C6A" w:rsidRDefault="00271C6A">
      <w:pPr>
        <w:pStyle w:val="FootnoteText"/>
      </w:pPr>
      <w:r w:rsidRPr="000A4050">
        <w:t>www.mli.gmu.edu/toz/readership/groups/descriptiveness.html</w:t>
      </w:r>
    </w:p>
  </w:footnote>
  <w:footnote w:id="13">
    <w:p w14:paraId="64FBDAF8" w14:textId="77777777" w:rsidR="00271C6A" w:rsidRDefault="00271C6A" w:rsidP="00A07FA0">
      <w:pPr>
        <w:pStyle w:val="FootnoteText"/>
      </w:pPr>
      <w:r w:rsidRPr="00686AE7">
        <w:rPr>
          <w:rStyle w:val="FootnoteReference"/>
        </w:rPr>
        <w:footnoteRef/>
      </w:r>
      <w:r>
        <w:t xml:space="preserve"> </w:t>
      </w:r>
      <w:r w:rsidRPr="00D90D21">
        <w:t>http://www.mli.gmu.edu/toz/readership/</w:t>
      </w:r>
    </w:p>
  </w:footnote>
  <w:footnote w:id="14">
    <w:p w14:paraId="22A26D23" w14:textId="0FB67061" w:rsidR="00271C6A" w:rsidRDefault="00271C6A">
      <w:pPr>
        <w:pStyle w:val="FootnoteText"/>
      </w:pPr>
      <w:r>
        <w:rPr>
          <w:rStyle w:val="FootnoteReference"/>
        </w:rPr>
        <w:footnoteRef/>
      </w:r>
      <w:r>
        <w:t xml:space="preserve"> </w:t>
      </w:r>
      <w:proofErr w:type="spellStart"/>
      <w:r>
        <w:t>Dogan</w:t>
      </w:r>
      <w:proofErr w:type="spellEnd"/>
      <w:r>
        <w:t xml:space="preserve"> group indeed sold </w:t>
      </w:r>
      <w:proofErr w:type="spellStart"/>
      <w:r>
        <w:t>Milliyet</w:t>
      </w:r>
      <w:proofErr w:type="spellEnd"/>
      <w:r>
        <w:t xml:space="preserve"> in 2011 (was in the group since 1979). Since its style has not been changed since then, handover is not noticeable. Due to space limitations, clusters at different scales are made available at </w:t>
      </w:r>
      <w:hyperlink r:id="rId4" w:history="1">
        <w:r w:rsidRPr="006F01A5">
          <w:rPr>
            <w:rStyle w:val="Hyperlink"/>
          </w:rPr>
          <w:t>www.mli.gmu.edu/toz/readership</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D56DCE"/>
    <w:multiLevelType w:val="hybridMultilevel"/>
    <w:tmpl w:val="7CCE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intFractionalCharacterWidth/>
  <w:embedSystemFonts/>
  <w:bordersDoNotSurroundHeader/>
  <w:bordersDoNotSurroundFooter/>
  <w:proofState w:spelling="clean" w:grammar="clean"/>
  <w:stylePaneSortMethod w:val="0000"/>
  <w:defaultTabStop w:val="200"/>
  <w:hyphenationZone w:val="0"/>
  <w:doNotHyphenateCaps/>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233E"/>
    <w:rsid w:val="00000C52"/>
    <w:rsid w:val="00001812"/>
    <w:rsid w:val="000102C0"/>
    <w:rsid w:val="000169E5"/>
    <w:rsid w:val="00017F2F"/>
    <w:rsid w:val="0002407C"/>
    <w:rsid w:val="00025577"/>
    <w:rsid w:val="000320C4"/>
    <w:rsid w:val="0003416D"/>
    <w:rsid w:val="00035B3C"/>
    <w:rsid w:val="00035B55"/>
    <w:rsid w:val="00040D87"/>
    <w:rsid w:val="000454D4"/>
    <w:rsid w:val="00045C7F"/>
    <w:rsid w:val="000478E0"/>
    <w:rsid w:val="00050BE1"/>
    <w:rsid w:val="000529D6"/>
    <w:rsid w:val="0005474F"/>
    <w:rsid w:val="000552BD"/>
    <w:rsid w:val="00060BEE"/>
    <w:rsid w:val="000614DB"/>
    <w:rsid w:val="0006227B"/>
    <w:rsid w:val="000629E5"/>
    <w:rsid w:val="000663C3"/>
    <w:rsid w:val="00070152"/>
    <w:rsid w:val="00070D6E"/>
    <w:rsid w:val="00070E5A"/>
    <w:rsid w:val="000739A0"/>
    <w:rsid w:val="000744B3"/>
    <w:rsid w:val="00074E6C"/>
    <w:rsid w:val="00080CED"/>
    <w:rsid w:val="00085D0F"/>
    <w:rsid w:val="00087310"/>
    <w:rsid w:val="00090238"/>
    <w:rsid w:val="00090A82"/>
    <w:rsid w:val="00094202"/>
    <w:rsid w:val="0009426E"/>
    <w:rsid w:val="00097A53"/>
    <w:rsid w:val="00097B25"/>
    <w:rsid w:val="000A309E"/>
    <w:rsid w:val="000A353D"/>
    <w:rsid w:val="000A4050"/>
    <w:rsid w:val="000A49D1"/>
    <w:rsid w:val="000A540A"/>
    <w:rsid w:val="000A7894"/>
    <w:rsid w:val="000B3023"/>
    <w:rsid w:val="000B30BA"/>
    <w:rsid w:val="000B4F62"/>
    <w:rsid w:val="000B6F4C"/>
    <w:rsid w:val="000B7041"/>
    <w:rsid w:val="000B753F"/>
    <w:rsid w:val="000E0F7A"/>
    <w:rsid w:val="000E145C"/>
    <w:rsid w:val="000E3F1B"/>
    <w:rsid w:val="000E4EE3"/>
    <w:rsid w:val="000E5668"/>
    <w:rsid w:val="000E5E5A"/>
    <w:rsid w:val="000E66E1"/>
    <w:rsid w:val="000F22DD"/>
    <w:rsid w:val="000F2BCA"/>
    <w:rsid w:val="000F6531"/>
    <w:rsid w:val="000F6EC6"/>
    <w:rsid w:val="00101AF5"/>
    <w:rsid w:val="001039DC"/>
    <w:rsid w:val="00104A13"/>
    <w:rsid w:val="00113C3A"/>
    <w:rsid w:val="00120403"/>
    <w:rsid w:val="00121554"/>
    <w:rsid w:val="00126A07"/>
    <w:rsid w:val="001270C1"/>
    <w:rsid w:val="00131A3D"/>
    <w:rsid w:val="00132395"/>
    <w:rsid w:val="001339B7"/>
    <w:rsid w:val="001342B1"/>
    <w:rsid w:val="0014127A"/>
    <w:rsid w:val="00142574"/>
    <w:rsid w:val="001436B9"/>
    <w:rsid w:val="00145580"/>
    <w:rsid w:val="00150158"/>
    <w:rsid w:val="0015131B"/>
    <w:rsid w:val="00153D55"/>
    <w:rsid w:val="00171D24"/>
    <w:rsid w:val="00175650"/>
    <w:rsid w:val="00175851"/>
    <w:rsid w:val="00175AD1"/>
    <w:rsid w:val="00175C9F"/>
    <w:rsid w:val="001813D4"/>
    <w:rsid w:val="00182F9F"/>
    <w:rsid w:val="00184505"/>
    <w:rsid w:val="00191F30"/>
    <w:rsid w:val="0019430D"/>
    <w:rsid w:val="001948A8"/>
    <w:rsid w:val="00195769"/>
    <w:rsid w:val="001973A8"/>
    <w:rsid w:val="001A5FBE"/>
    <w:rsid w:val="001A61AB"/>
    <w:rsid w:val="001B0F31"/>
    <w:rsid w:val="001B4EDF"/>
    <w:rsid w:val="001C1B8A"/>
    <w:rsid w:val="001C38EC"/>
    <w:rsid w:val="001C6730"/>
    <w:rsid w:val="001D6D4B"/>
    <w:rsid w:val="001E339F"/>
    <w:rsid w:val="001F1627"/>
    <w:rsid w:val="00200C6D"/>
    <w:rsid w:val="0020489D"/>
    <w:rsid w:val="00205D4F"/>
    <w:rsid w:val="00207EE4"/>
    <w:rsid w:val="00211291"/>
    <w:rsid w:val="00212C92"/>
    <w:rsid w:val="00222272"/>
    <w:rsid w:val="0022444C"/>
    <w:rsid w:val="002249E6"/>
    <w:rsid w:val="00232918"/>
    <w:rsid w:val="0023465A"/>
    <w:rsid w:val="00237B79"/>
    <w:rsid w:val="00241D94"/>
    <w:rsid w:val="0025233E"/>
    <w:rsid w:val="00255A00"/>
    <w:rsid w:val="00255E77"/>
    <w:rsid w:val="00256722"/>
    <w:rsid w:val="0026394E"/>
    <w:rsid w:val="002646B3"/>
    <w:rsid w:val="00271C6A"/>
    <w:rsid w:val="0027492D"/>
    <w:rsid w:val="00276E67"/>
    <w:rsid w:val="00277046"/>
    <w:rsid w:val="00277B7B"/>
    <w:rsid w:val="00294213"/>
    <w:rsid w:val="00297971"/>
    <w:rsid w:val="002A1C23"/>
    <w:rsid w:val="002A461B"/>
    <w:rsid w:val="002A5F55"/>
    <w:rsid w:val="002B0CC1"/>
    <w:rsid w:val="002B3C28"/>
    <w:rsid w:val="002B470A"/>
    <w:rsid w:val="002C0F78"/>
    <w:rsid w:val="002C5992"/>
    <w:rsid w:val="002C77BD"/>
    <w:rsid w:val="002D00AD"/>
    <w:rsid w:val="002D2A67"/>
    <w:rsid w:val="002D65EF"/>
    <w:rsid w:val="002D76CD"/>
    <w:rsid w:val="002E146F"/>
    <w:rsid w:val="002E2C1E"/>
    <w:rsid w:val="002E4FA9"/>
    <w:rsid w:val="002E78F4"/>
    <w:rsid w:val="002F2190"/>
    <w:rsid w:val="002F69B8"/>
    <w:rsid w:val="00301459"/>
    <w:rsid w:val="003137D4"/>
    <w:rsid w:val="00315352"/>
    <w:rsid w:val="00316AE3"/>
    <w:rsid w:val="00320B3D"/>
    <w:rsid w:val="00326050"/>
    <w:rsid w:val="0033186E"/>
    <w:rsid w:val="00332D31"/>
    <w:rsid w:val="0033385A"/>
    <w:rsid w:val="00334964"/>
    <w:rsid w:val="003362DA"/>
    <w:rsid w:val="0034013F"/>
    <w:rsid w:val="00344C00"/>
    <w:rsid w:val="0034710D"/>
    <w:rsid w:val="00354E57"/>
    <w:rsid w:val="003632F1"/>
    <w:rsid w:val="0036380E"/>
    <w:rsid w:val="00364BBD"/>
    <w:rsid w:val="0036793E"/>
    <w:rsid w:val="0037106A"/>
    <w:rsid w:val="0037346A"/>
    <w:rsid w:val="00387BBB"/>
    <w:rsid w:val="00391B9F"/>
    <w:rsid w:val="003933BA"/>
    <w:rsid w:val="003A085A"/>
    <w:rsid w:val="003A13AB"/>
    <w:rsid w:val="003A6341"/>
    <w:rsid w:val="003A67AB"/>
    <w:rsid w:val="003A7E8C"/>
    <w:rsid w:val="003B0509"/>
    <w:rsid w:val="003B06E3"/>
    <w:rsid w:val="003B1CC4"/>
    <w:rsid w:val="003B25D8"/>
    <w:rsid w:val="003B4CE9"/>
    <w:rsid w:val="003B5C55"/>
    <w:rsid w:val="003C22C9"/>
    <w:rsid w:val="003C3533"/>
    <w:rsid w:val="003C4299"/>
    <w:rsid w:val="003E563C"/>
    <w:rsid w:val="003E5ABB"/>
    <w:rsid w:val="003E75CD"/>
    <w:rsid w:val="003F19F7"/>
    <w:rsid w:val="003F2035"/>
    <w:rsid w:val="003F4F92"/>
    <w:rsid w:val="003F5DCC"/>
    <w:rsid w:val="003F7829"/>
    <w:rsid w:val="00400BCD"/>
    <w:rsid w:val="00400CB0"/>
    <w:rsid w:val="00404566"/>
    <w:rsid w:val="00407C3F"/>
    <w:rsid w:val="00414738"/>
    <w:rsid w:val="00414862"/>
    <w:rsid w:val="00416DA2"/>
    <w:rsid w:val="00417CBB"/>
    <w:rsid w:val="00417DD6"/>
    <w:rsid w:val="00424664"/>
    <w:rsid w:val="004301B9"/>
    <w:rsid w:val="00431727"/>
    <w:rsid w:val="004352FD"/>
    <w:rsid w:val="0044398B"/>
    <w:rsid w:val="00445A22"/>
    <w:rsid w:val="00445E6D"/>
    <w:rsid w:val="004555B6"/>
    <w:rsid w:val="00460E5C"/>
    <w:rsid w:val="004617D1"/>
    <w:rsid w:val="00465C42"/>
    <w:rsid w:val="00467DE4"/>
    <w:rsid w:val="00467FF6"/>
    <w:rsid w:val="0047057E"/>
    <w:rsid w:val="0047150F"/>
    <w:rsid w:val="004730AE"/>
    <w:rsid w:val="00474634"/>
    <w:rsid w:val="00475081"/>
    <w:rsid w:val="004765D4"/>
    <w:rsid w:val="004820DC"/>
    <w:rsid w:val="00482A53"/>
    <w:rsid w:val="00485D95"/>
    <w:rsid w:val="00486861"/>
    <w:rsid w:val="00491B6B"/>
    <w:rsid w:val="00492669"/>
    <w:rsid w:val="00492AB3"/>
    <w:rsid w:val="0049379A"/>
    <w:rsid w:val="00494D99"/>
    <w:rsid w:val="004978BA"/>
    <w:rsid w:val="004A520B"/>
    <w:rsid w:val="004A67E3"/>
    <w:rsid w:val="004B3BFC"/>
    <w:rsid w:val="004B623A"/>
    <w:rsid w:val="004C7081"/>
    <w:rsid w:val="004D585E"/>
    <w:rsid w:val="004E2719"/>
    <w:rsid w:val="004F1119"/>
    <w:rsid w:val="0050047A"/>
    <w:rsid w:val="005116F5"/>
    <w:rsid w:val="00514E3D"/>
    <w:rsid w:val="00516618"/>
    <w:rsid w:val="005303E8"/>
    <w:rsid w:val="0054251B"/>
    <w:rsid w:val="00547FED"/>
    <w:rsid w:val="005521BE"/>
    <w:rsid w:val="00557186"/>
    <w:rsid w:val="00561298"/>
    <w:rsid w:val="0056153C"/>
    <w:rsid w:val="005627B4"/>
    <w:rsid w:val="00562DF7"/>
    <w:rsid w:val="00567542"/>
    <w:rsid w:val="0057158F"/>
    <w:rsid w:val="00573527"/>
    <w:rsid w:val="005745E0"/>
    <w:rsid w:val="00576DF0"/>
    <w:rsid w:val="00576FA0"/>
    <w:rsid w:val="00580112"/>
    <w:rsid w:val="00582264"/>
    <w:rsid w:val="005859B1"/>
    <w:rsid w:val="00586A33"/>
    <w:rsid w:val="00586F5E"/>
    <w:rsid w:val="005A0705"/>
    <w:rsid w:val="005A300A"/>
    <w:rsid w:val="005A409D"/>
    <w:rsid w:val="005A6542"/>
    <w:rsid w:val="005B3D25"/>
    <w:rsid w:val="005C1714"/>
    <w:rsid w:val="005C32E7"/>
    <w:rsid w:val="005D4EA3"/>
    <w:rsid w:val="005E0A62"/>
    <w:rsid w:val="005F1084"/>
    <w:rsid w:val="005F214B"/>
    <w:rsid w:val="005F416A"/>
    <w:rsid w:val="00603AE3"/>
    <w:rsid w:val="00606133"/>
    <w:rsid w:val="006069D6"/>
    <w:rsid w:val="00611C8B"/>
    <w:rsid w:val="006146DC"/>
    <w:rsid w:val="00617A6A"/>
    <w:rsid w:val="00620E54"/>
    <w:rsid w:val="00621786"/>
    <w:rsid w:val="006217E1"/>
    <w:rsid w:val="00622845"/>
    <w:rsid w:val="00625014"/>
    <w:rsid w:val="0063053D"/>
    <w:rsid w:val="006325A0"/>
    <w:rsid w:val="006370EF"/>
    <w:rsid w:val="00637F16"/>
    <w:rsid w:val="00640396"/>
    <w:rsid w:val="0064117C"/>
    <w:rsid w:val="0065110C"/>
    <w:rsid w:val="00656429"/>
    <w:rsid w:val="00657D4D"/>
    <w:rsid w:val="0066461C"/>
    <w:rsid w:val="00676ACD"/>
    <w:rsid w:val="006771E7"/>
    <w:rsid w:val="00680746"/>
    <w:rsid w:val="00681E4C"/>
    <w:rsid w:val="00686AE7"/>
    <w:rsid w:val="00686EAF"/>
    <w:rsid w:val="00687BB1"/>
    <w:rsid w:val="00687DEC"/>
    <w:rsid w:val="00694D97"/>
    <w:rsid w:val="006A0B03"/>
    <w:rsid w:val="006A44DA"/>
    <w:rsid w:val="006B489B"/>
    <w:rsid w:val="006B4BA3"/>
    <w:rsid w:val="006B5D21"/>
    <w:rsid w:val="006D11E8"/>
    <w:rsid w:val="006D1701"/>
    <w:rsid w:val="006D7CF5"/>
    <w:rsid w:val="006E0679"/>
    <w:rsid w:val="006E0C33"/>
    <w:rsid w:val="006E12A0"/>
    <w:rsid w:val="006F058B"/>
    <w:rsid w:val="006F70B5"/>
    <w:rsid w:val="00700937"/>
    <w:rsid w:val="007017E8"/>
    <w:rsid w:val="00701EC2"/>
    <w:rsid w:val="00710EB7"/>
    <w:rsid w:val="00711511"/>
    <w:rsid w:val="00711E6B"/>
    <w:rsid w:val="007131B0"/>
    <w:rsid w:val="007224DA"/>
    <w:rsid w:val="00726BC2"/>
    <w:rsid w:val="007364BF"/>
    <w:rsid w:val="00743641"/>
    <w:rsid w:val="007517F2"/>
    <w:rsid w:val="007541EF"/>
    <w:rsid w:val="0075429B"/>
    <w:rsid w:val="007567E4"/>
    <w:rsid w:val="00762541"/>
    <w:rsid w:val="007629B2"/>
    <w:rsid w:val="00766D4A"/>
    <w:rsid w:val="0077252E"/>
    <w:rsid w:val="00773D51"/>
    <w:rsid w:val="00781F61"/>
    <w:rsid w:val="00782BD3"/>
    <w:rsid w:val="00785D23"/>
    <w:rsid w:val="00787E8C"/>
    <w:rsid w:val="00790BA9"/>
    <w:rsid w:val="007921BA"/>
    <w:rsid w:val="00796BD1"/>
    <w:rsid w:val="007A0B35"/>
    <w:rsid w:val="007A4D8C"/>
    <w:rsid w:val="007B6BAF"/>
    <w:rsid w:val="007B6C29"/>
    <w:rsid w:val="007B770A"/>
    <w:rsid w:val="007C03C3"/>
    <w:rsid w:val="007C0C88"/>
    <w:rsid w:val="007C4F64"/>
    <w:rsid w:val="007C7087"/>
    <w:rsid w:val="007D1CEB"/>
    <w:rsid w:val="007D2165"/>
    <w:rsid w:val="007D2A8B"/>
    <w:rsid w:val="007D44E8"/>
    <w:rsid w:val="007E1760"/>
    <w:rsid w:val="007E56C8"/>
    <w:rsid w:val="007E69CE"/>
    <w:rsid w:val="007F080E"/>
    <w:rsid w:val="007F26A6"/>
    <w:rsid w:val="00801509"/>
    <w:rsid w:val="008039B4"/>
    <w:rsid w:val="008116BA"/>
    <w:rsid w:val="008268BA"/>
    <w:rsid w:val="0083029F"/>
    <w:rsid w:val="00837E9E"/>
    <w:rsid w:val="00846B16"/>
    <w:rsid w:val="00846DDF"/>
    <w:rsid w:val="00852D2D"/>
    <w:rsid w:val="008576C2"/>
    <w:rsid w:val="00857B27"/>
    <w:rsid w:val="00864E19"/>
    <w:rsid w:val="00865440"/>
    <w:rsid w:val="008714C4"/>
    <w:rsid w:val="008734C5"/>
    <w:rsid w:val="008745AA"/>
    <w:rsid w:val="0087793E"/>
    <w:rsid w:val="008813F0"/>
    <w:rsid w:val="00887F24"/>
    <w:rsid w:val="00890E7C"/>
    <w:rsid w:val="00891ABF"/>
    <w:rsid w:val="0089235E"/>
    <w:rsid w:val="00894403"/>
    <w:rsid w:val="00897085"/>
    <w:rsid w:val="008971BA"/>
    <w:rsid w:val="00897999"/>
    <w:rsid w:val="008A009B"/>
    <w:rsid w:val="008A0D0D"/>
    <w:rsid w:val="008A16D1"/>
    <w:rsid w:val="008A5BC7"/>
    <w:rsid w:val="008A717E"/>
    <w:rsid w:val="008A78F4"/>
    <w:rsid w:val="008B13EA"/>
    <w:rsid w:val="008B3004"/>
    <w:rsid w:val="008C4680"/>
    <w:rsid w:val="008D1163"/>
    <w:rsid w:val="008D2BC4"/>
    <w:rsid w:val="008D412F"/>
    <w:rsid w:val="008D66CF"/>
    <w:rsid w:val="008F028C"/>
    <w:rsid w:val="008F7553"/>
    <w:rsid w:val="009003A3"/>
    <w:rsid w:val="00901005"/>
    <w:rsid w:val="00906604"/>
    <w:rsid w:val="00913231"/>
    <w:rsid w:val="0091466C"/>
    <w:rsid w:val="00915EB2"/>
    <w:rsid w:val="00920313"/>
    <w:rsid w:val="00923919"/>
    <w:rsid w:val="009360D5"/>
    <w:rsid w:val="0094202E"/>
    <w:rsid w:val="00944A40"/>
    <w:rsid w:val="00947A88"/>
    <w:rsid w:val="009517CE"/>
    <w:rsid w:val="00953122"/>
    <w:rsid w:val="00955374"/>
    <w:rsid w:val="009620E4"/>
    <w:rsid w:val="009633EB"/>
    <w:rsid w:val="00964916"/>
    <w:rsid w:val="00965E3A"/>
    <w:rsid w:val="009665AE"/>
    <w:rsid w:val="00967BE6"/>
    <w:rsid w:val="009744CD"/>
    <w:rsid w:val="00975A8B"/>
    <w:rsid w:val="00976C95"/>
    <w:rsid w:val="0098075D"/>
    <w:rsid w:val="00993E3E"/>
    <w:rsid w:val="009942A1"/>
    <w:rsid w:val="009948DF"/>
    <w:rsid w:val="009A04E3"/>
    <w:rsid w:val="009A2342"/>
    <w:rsid w:val="009A4810"/>
    <w:rsid w:val="009A6FA5"/>
    <w:rsid w:val="009A7D13"/>
    <w:rsid w:val="009B127D"/>
    <w:rsid w:val="009B21A3"/>
    <w:rsid w:val="009C1BBA"/>
    <w:rsid w:val="009C2D73"/>
    <w:rsid w:val="009C352C"/>
    <w:rsid w:val="009C7AC3"/>
    <w:rsid w:val="009D045D"/>
    <w:rsid w:val="009D1D3E"/>
    <w:rsid w:val="009D3291"/>
    <w:rsid w:val="009D4653"/>
    <w:rsid w:val="009E32F1"/>
    <w:rsid w:val="009E605B"/>
    <w:rsid w:val="009F05AC"/>
    <w:rsid w:val="009F30CA"/>
    <w:rsid w:val="009F418B"/>
    <w:rsid w:val="009F4CDB"/>
    <w:rsid w:val="009F579B"/>
    <w:rsid w:val="009F6BBD"/>
    <w:rsid w:val="009F7261"/>
    <w:rsid w:val="00A03A63"/>
    <w:rsid w:val="00A03DAA"/>
    <w:rsid w:val="00A04909"/>
    <w:rsid w:val="00A07FA0"/>
    <w:rsid w:val="00A13311"/>
    <w:rsid w:val="00A14E1C"/>
    <w:rsid w:val="00A209C5"/>
    <w:rsid w:val="00A2174D"/>
    <w:rsid w:val="00A27DC1"/>
    <w:rsid w:val="00A27E7E"/>
    <w:rsid w:val="00A30BDE"/>
    <w:rsid w:val="00A3109F"/>
    <w:rsid w:val="00A3238D"/>
    <w:rsid w:val="00A33CB9"/>
    <w:rsid w:val="00A340C7"/>
    <w:rsid w:val="00A368A8"/>
    <w:rsid w:val="00A37BA4"/>
    <w:rsid w:val="00A45839"/>
    <w:rsid w:val="00A55EA8"/>
    <w:rsid w:val="00A60430"/>
    <w:rsid w:val="00A606BF"/>
    <w:rsid w:val="00A60DB1"/>
    <w:rsid w:val="00A61591"/>
    <w:rsid w:val="00A61645"/>
    <w:rsid w:val="00A61D0C"/>
    <w:rsid w:val="00A64B77"/>
    <w:rsid w:val="00A6786E"/>
    <w:rsid w:val="00A74511"/>
    <w:rsid w:val="00A77546"/>
    <w:rsid w:val="00A77A58"/>
    <w:rsid w:val="00A86DD9"/>
    <w:rsid w:val="00A93CAB"/>
    <w:rsid w:val="00A93E8A"/>
    <w:rsid w:val="00A961A4"/>
    <w:rsid w:val="00A97B57"/>
    <w:rsid w:val="00AA05DC"/>
    <w:rsid w:val="00AA0CB7"/>
    <w:rsid w:val="00AA11AE"/>
    <w:rsid w:val="00AA391B"/>
    <w:rsid w:val="00AB0EC4"/>
    <w:rsid w:val="00AB677B"/>
    <w:rsid w:val="00AC1C72"/>
    <w:rsid w:val="00AD145C"/>
    <w:rsid w:val="00AE2988"/>
    <w:rsid w:val="00AE4404"/>
    <w:rsid w:val="00AE53DF"/>
    <w:rsid w:val="00AF0B64"/>
    <w:rsid w:val="00AF422D"/>
    <w:rsid w:val="00AF56DA"/>
    <w:rsid w:val="00AF6EFB"/>
    <w:rsid w:val="00AF7A96"/>
    <w:rsid w:val="00AF7E69"/>
    <w:rsid w:val="00B12929"/>
    <w:rsid w:val="00B22802"/>
    <w:rsid w:val="00B22A1A"/>
    <w:rsid w:val="00B2406C"/>
    <w:rsid w:val="00B25C38"/>
    <w:rsid w:val="00B303EC"/>
    <w:rsid w:val="00B31816"/>
    <w:rsid w:val="00B3641D"/>
    <w:rsid w:val="00B373D1"/>
    <w:rsid w:val="00B37A37"/>
    <w:rsid w:val="00B45866"/>
    <w:rsid w:val="00B46E2B"/>
    <w:rsid w:val="00B478A3"/>
    <w:rsid w:val="00B5437F"/>
    <w:rsid w:val="00B55EAD"/>
    <w:rsid w:val="00B57583"/>
    <w:rsid w:val="00B62CC0"/>
    <w:rsid w:val="00B6405F"/>
    <w:rsid w:val="00B6425C"/>
    <w:rsid w:val="00B654F6"/>
    <w:rsid w:val="00B65F9B"/>
    <w:rsid w:val="00B66BB9"/>
    <w:rsid w:val="00B67BB9"/>
    <w:rsid w:val="00B72A83"/>
    <w:rsid w:val="00B84942"/>
    <w:rsid w:val="00B87BCA"/>
    <w:rsid w:val="00B9170A"/>
    <w:rsid w:val="00B93CAE"/>
    <w:rsid w:val="00B945B4"/>
    <w:rsid w:val="00B959FD"/>
    <w:rsid w:val="00B97514"/>
    <w:rsid w:val="00BA0C6E"/>
    <w:rsid w:val="00BA4DF7"/>
    <w:rsid w:val="00BA651A"/>
    <w:rsid w:val="00BA6E1C"/>
    <w:rsid w:val="00BB4BAA"/>
    <w:rsid w:val="00BB6593"/>
    <w:rsid w:val="00BC18FF"/>
    <w:rsid w:val="00BC7EAC"/>
    <w:rsid w:val="00BD2423"/>
    <w:rsid w:val="00BD61A9"/>
    <w:rsid w:val="00BE13C1"/>
    <w:rsid w:val="00BE1B3E"/>
    <w:rsid w:val="00BE25FE"/>
    <w:rsid w:val="00BF1D07"/>
    <w:rsid w:val="00BF770C"/>
    <w:rsid w:val="00C02A53"/>
    <w:rsid w:val="00C053A6"/>
    <w:rsid w:val="00C155B9"/>
    <w:rsid w:val="00C165A8"/>
    <w:rsid w:val="00C17318"/>
    <w:rsid w:val="00C17C33"/>
    <w:rsid w:val="00C25186"/>
    <w:rsid w:val="00C30E9B"/>
    <w:rsid w:val="00C31ECA"/>
    <w:rsid w:val="00C324AC"/>
    <w:rsid w:val="00C335C8"/>
    <w:rsid w:val="00C34B52"/>
    <w:rsid w:val="00C36DCB"/>
    <w:rsid w:val="00C40B3B"/>
    <w:rsid w:val="00C471D5"/>
    <w:rsid w:val="00C50FE2"/>
    <w:rsid w:val="00C55190"/>
    <w:rsid w:val="00C62927"/>
    <w:rsid w:val="00C641CF"/>
    <w:rsid w:val="00C67961"/>
    <w:rsid w:val="00C67D3C"/>
    <w:rsid w:val="00C703A2"/>
    <w:rsid w:val="00C70857"/>
    <w:rsid w:val="00C73083"/>
    <w:rsid w:val="00C7329F"/>
    <w:rsid w:val="00C81629"/>
    <w:rsid w:val="00C81BF0"/>
    <w:rsid w:val="00C8399E"/>
    <w:rsid w:val="00C83BE2"/>
    <w:rsid w:val="00C93A03"/>
    <w:rsid w:val="00C94DEB"/>
    <w:rsid w:val="00C9639C"/>
    <w:rsid w:val="00C96D50"/>
    <w:rsid w:val="00C97862"/>
    <w:rsid w:val="00CB43B4"/>
    <w:rsid w:val="00CC4B2F"/>
    <w:rsid w:val="00CE6F1B"/>
    <w:rsid w:val="00CF1150"/>
    <w:rsid w:val="00D01405"/>
    <w:rsid w:val="00D028EB"/>
    <w:rsid w:val="00D0462E"/>
    <w:rsid w:val="00D053FC"/>
    <w:rsid w:val="00D05BD5"/>
    <w:rsid w:val="00D05FF6"/>
    <w:rsid w:val="00D171E1"/>
    <w:rsid w:val="00D207CC"/>
    <w:rsid w:val="00D2521E"/>
    <w:rsid w:val="00D33DBE"/>
    <w:rsid w:val="00D35C60"/>
    <w:rsid w:val="00D36FA9"/>
    <w:rsid w:val="00D44A39"/>
    <w:rsid w:val="00D46D0A"/>
    <w:rsid w:val="00D55911"/>
    <w:rsid w:val="00D57896"/>
    <w:rsid w:val="00D60FC3"/>
    <w:rsid w:val="00D64218"/>
    <w:rsid w:val="00D66A74"/>
    <w:rsid w:val="00D678D9"/>
    <w:rsid w:val="00D70D0B"/>
    <w:rsid w:val="00D7372B"/>
    <w:rsid w:val="00D7679B"/>
    <w:rsid w:val="00D80F0E"/>
    <w:rsid w:val="00D82B9D"/>
    <w:rsid w:val="00D84E9B"/>
    <w:rsid w:val="00D90D21"/>
    <w:rsid w:val="00D91E95"/>
    <w:rsid w:val="00D94CC8"/>
    <w:rsid w:val="00D9533D"/>
    <w:rsid w:val="00D95F96"/>
    <w:rsid w:val="00D97EE1"/>
    <w:rsid w:val="00DA0443"/>
    <w:rsid w:val="00DA1C97"/>
    <w:rsid w:val="00DA58C7"/>
    <w:rsid w:val="00DA7591"/>
    <w:rsid w:val="00DB085F"/>
    <w:rsid w:val="00DB6C22"/>
    <w:rsid w:val="00DC2B99"/>
    <w:rsid w:val="00DC4FC3"/>
    <w:rsid w:val="00DC6755"/>
    <w:rsid w:val="00DD010C"/>
    <w:rsid w:val="00DD31E3"/>
    <w:rsid w:val="00DD3EB6"/>
    <w:rsid w:val="00DD5F23"/>
    <w:rsid w:val="00DE285C"/>
    <w:rsid w:val="00DE566A"/>
    <w:rsid w:val="00DE608B"/>
    <w:rsid w:val="00DF1E79"/>
    <w:rsid w:val="00E00292"/>
    <w:rsid w:val="00E0047D"/>
    <w:rsid w:val="00E03E05"/>
    <w:rsid w:val="00E041A8"/>
    <w:rsid w:val="00E1005E"/>
    <w:rsid w:val="00E1259A"/>
    <w:rsid w:val="00E16342"/>
    <w:rsid w:val="00E17DAB"/>
    <w:rsid w:val="00E2218B"/>
    <w:rsid w:val="00E26DE3"/>
    <w:rsid w:val="00E27C1C"/>
    <w:rsid w:val="00E341AB"/>
    <w:rsid w:val="00E40573"/>
    <w:rsid w:val="00E41FF8"/>
    <w:rsid w:val="00E44DFD"/>
    <w:rsid w:val="00E46EED"/>
    <w:rsid w:val="00E4748F"/>
    <w:rsid w:val="00E5138C"/>
    <w:rsid w:val="00E56BBC"/>
    <w:rsid w:val="00E72A1B"/>
    <w:rsid w:val="00E73CA0"/>
    <w:rsid w:val="00E73DA9"/>
    <w:rsid w:val="00E748A6"/>
    <w:rsid w:val="00E77E42"/>
    <w:rsid w:val="00E8001A"/>
    <w:rsid w:val="00E83E6C"/>
    <w:rsid w:val="00E84A4E"/>
    <w:rsid w:val="00E86F10"/>
    <w:rsid w:val="00E914B3"/>
    <w:rsid w:val="00E92208"/>
    <w:rsid w:val="00E9563B"/>
    <w:rsid w:val="00E96E2E"/>
    <w:rsid w:val="00EA0507"/>
    <w:rsid w:val="00EA35CE"/>
    <w:rsid w:val="00EA6DE8"/>
    <w:rsid w:val="00EB1847"/>
    <w:rsid w:val="00EB6246"/>
    <w:rsid w:val="00EB6F2F"/>
    <w:rsid w:val="00EC1648"/>
    <w:rsid w:val="00ED2286"/>
    <w:rsid w:val="00EE374E"/>
    <w:rsid w:val="00EF3A03"/>
    <w:rsid w:val="00EF590B"/>
    <w:rsid w:val="00EF5F3B"/>
    <w:rsid w:val="00EF6F16"/>
    <w:rsid w:val="00F02033"/>
    <w:rsid w:val="00F03B14"/>
    <w:rsid w:val="00F055B2"/>
    <w:rsid w:val="00F07F4D"/>
    <w:rsid w:val="00F1164B"/>
    <w:rsid w:val="00F12A37"/>
    <w:rsid w:val="00F13F95"/>
    <w:rsid w:val="00F1573C"/>
    <w:rsid w:val="00F16913"/>
    <w:rsid w:val="00F178A6"/>
    <w:rsid w:val="00F22F50"/>
    <w:rsid w:val="00F23AF1"/>
    <w:rsid w:val="00F242FA"/>
    <w:rsid w:val="00F2679C"/>
    <w:rsid w:val="00F350A2"/>
    <w:rsid w:val="00F43F58"/>
    <w:rsid w:val="00F526DC"/>
    <w:rsid w:val="00F55F7A"/>
    <w:rsid w:val="00F57419"/>
    <w:rsid w:val="00F57668"/>
    <w:rsid w:val="00F57728"/>
    <w:rsid w:val="00F6716D"/>
    <w:rsid w:val="00F6740F"/>
    <w:rsid w:val="00F71B99"/>
    <w:rsid w:val="00F72907"/>
    <w:rsid w:val="00F72B26"/>
    <w:rsid w:val="00F73E9C"/>
    <w:rsid w:val="00F771ED"/>
    <w:rsid w:val="00F83EDF"/>
    <w:rsid w:val="00F84F65"/>
    <w:rsid w:val="00F921E4"/>
    <w:rsid w:val="00FA0270"/>
    <w:rsid w:val="00FA088A"/>
    <w:rsid w:val="00FA5489"/>
    <w:rsid w:val="00FA5E59"/>
    <w:rsid w:val="00FA65F3"/>
    <w:rsid w:val="00FB2666"/>
    <w:rsid w:val="00FB315E"/>
    <w:rsid w:val="00FB4541"/>
    <w:rsid w:val="00FB52EF"/>
    <w:rsid w:val="00FC0AD6"/>
    <w:rsid w:val="00FC26E5"/>
    <w:rsid w:val="00FC7769"/>
    <w:rsid w:val="00FD152D"/>
    <w:rsid w:val="00FD5BFF"/>
    <w:rsid w:val="00FE5BF8"/>
    <w:rsid w:val="00FF366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DBF537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FA0"/>
    <w:pPr>
      <w:tabs>
        <w:tab w:val="left" w:pos="200"/>
      </w:tabs>
      <w:spacing w:line="240" w:lineRule="exact"/>
      <w:jc w:val="both"/>
    </w:pPr>
    <w:rPr>
      <w:rFonts w:ascii="Times New Roman" w:eastAsia="Times New Roman" w:hAnsi="Times New Roman"/>
      <w:sz w:val="20"/>
    </w:rPr>
  </w:style>
  <w:style w:type="paragraph" w:styleId="Heading1">
    <w:name w:val="heading 1"/>
    <w:basedOn w:val="SectionHeading"/>
    <w:next w:val="Normal"/>
    <w:link w:val="Heading1Char"/>
    <w:uiPriority w:val="9"/>
    <w:qFormat/>
    <w:rsid w:val="00E341AB"/>
    <w:pPr>
      <w:outlineLvl w:val="0"/>
    </w:pPr>
    <w:rPr>
      <w:sz w:val="24"/>
    </w:rPr>
  </w:style>
  <w:style w:type="paragraph" w:styleId="Heading2">
    <w:name w:val="heading 2"/>
    <w:basedOn w:val="Text"/>
    <w:next w:val="Normal"/>
    <w:link w:val="Heading2Char"/>
    <w:uiPriority w:val="9"/>
    <w:unhideWhenUsed/>
    <w:qFormat/>
    <w:rsid w:val="00424664"/>
    <w:pPr>
      <w:spacing w:before="240" w:after="60" w:line="260" w:lineRule="exact"/>
      <w:jc w:val="left"/>
      <w:outlineLvl w:val="1"/>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rsid w:val="00E041A8"/>
    <w:rPr>
      <w:rFonts w:ascii="Times New Roman" w:hAnsi="Times New Roman"/>
      <w:vertAlign w:val="superscript"/>
    </w:rPr>
  </w:style>
  <w:style w:type="character" w:styleId="FootnoteReference">
    <w:name w:val="footnote reference"/>
    <w:rsid w:val="00E041A8"/>
    <w:rPr>
      <w:rFonts w:ascii="Times New Roman" w:hAnsi="Times New Roman"/>
      <w:vertAlign w:val="superscript"/>
    </w:rPr>
  </w:style>
  <w:style w:type="paragraph" w:styleId="FootnoteText">
    <w:name w:val="footnote text"/>
    <w:basedOn w:val="Normal"/>
    <w:link w:val="FootnoteTextChar"/>
    <w:rsid w:val="00F13F95"/>
    <w:pPr>
      <w:spacing w:line="180" w:lineRule="exact"/>
    </w:pPr>
    <w:rPr>
      <w:sz w:val="16"/>
    </w:rPr>
  </w:style>
  <w:style w:type="character" w:customStyle="1" w:styleId="FootnoteTextChar">
    <w:name w:val="Footnote Text Char"/>
    <w:link w:val="FootnoteText"/>
    <w:rsid w:val="00F13F95"/>
    <w:rPr>
      <w:rFonts w:ascii="Times New Roman" w:eastAsia="Times New Roman" w:hAnsi="Times New Roman"/>
      <w:sz w:val="16"/>
    </w:rPr>
  </w:style>
  <w:style w:type="paragraph" w:customStyle="1" w:styleId="PaperTitle">
    <w:name w:val="Paper Title"/>
    <w:basedOn w:val="Normal"/>
    <w:rsid w:val="00F13F95"/>
    <w:pPr>
      <w:spacing w:line="480" w:lineRule="exact"/>
      <w:jc w:val="center"/>
    </w:pPr>
    <w:rPr>
      <w:b/>
      <w:sz w:val="32"/>
    </w:rPr>
  </w:style>
  <w:style w:type="paragraph" w:customStyle="1" w:styleId="SectionHeading">
    <w:name w:val="Section Heading"/>
    <w:basedOn w:val="Normal"/>
    <w:rsid w:val="00F13F95"/>
    <w:pPr>
      <w:keepNext/>
      <w:spacing w:before="360" w:after="120" w:line="300" w:lineRule="exact"/>
      <w:jc w:val="center"/>
    </w:pPr>
    <w:rPr>
      <w:b/>
    </w:rPr>
  </w:style>
  <w:style w:type="paragraph" w:customStyle="1" w:styleId="Text">
    <w:name w:val="Text"/>
    <w:basedOn w:val="Normal"/>
    <w:rsid w:val="00F13F95"/>
  </w:style>
  <w:style w:type="paragraph" w:customStyle="1" w:styleId="SubsectionHeading">
    <w:name w:val="Subsection Heading"/>
    <w:basedOn w:val="Normal"/>
    <w:rsid w:val="00175851"/>
    <w:pPr>
      <w:keepNext/>
      <w:spacing w:before="240" w:after="60" w:line="260" w:lineRule="exact"/>
    </w:pPr>
    <w:rPr>
      <w:b/>
      <w:sz w:val="22"/>
    </w:rPr>
  </w:style>
  <w:style w:type="paragraph" w:customStyle="1" w:styleId="AbstractText">
    <w:name w:val="Abstract Text"/>
    <w:basedOn w:val="Normal"/>
    <w:rsid w:val="00F13F95"/>
    <w:pPr>
      <w:spacing w:line="200" w:lineRule="exact"/>
      <w:ind w:left="199" w:right="199"/>
    </w:pPr>
    <w:rPr>
      <w:sz w:val="18"/>
    </w:rPr>
  </w:style>
  <w:style w:type="paragraph" w:customStyle="1" w:styleId="AuthorName">
    <w:name w:val="Author Name"/>
    <w:basedOn w:val="Normal"/>
    <w:rsid w:val="00F13F95"/>
    <w:pPr>
      <w:spacing w:before="240" w:line="300" w:lineRule="exact"/>
      <w:jc w:val="center"/>
    </w:pPr>
    <w:rPr>
      <w:b/>
    </w:rPr>
  </w:style>
  <w:style w:type="paragraph" w:customStyle="1" w:styleId="AffiliationandAddress">
    <w:name w:val="Affiliation and Address"/>
    <w:basedOn w:val="Normal"/>
    <w:rsid w:val="00F13F95"/>
    <w:pPr>
      <w:spacing w:before="60" w:line="200" w:lineRule="exact"/>
      <w:jc w:val="center"/>
    </w:pPr>
    <w:rPr>
      <w:sz w:val="18"/>
    </w:rPr>
  </w:style>
  <w:style w:type="paragraph" w:customStyle="1" w:styleId="Extract">
    <w:name w:val="Extract"/>
    <w:basedOn w:val="Normal"/>
    <w:next w:val="Normal"/>
    <w:rsid w:val="00F13F95"/>
    <w:pPr>
      <w:spacing w:before="120" w:line="220" w:lineRule="exact"/>
      <w:ind w:left="200" w:right="200"/>
    </w:pPr>
  </w:style>
  <w:style w:type="paragraph" w:customStyle="1" w:styleId="BulletedList">
    <w:name w:val="Bulleted List"/>
    <w:basedOn w:val="Normal"/>
    <w:next w:val="Normal"/>
    <w:rsid w:val="00F13F95"/>
    <w:pPr>
      <w:spacing w:before="40" w:after="40" w:line="220" w:lineRule="exact"/>
      <w:ind w:left="199" w:hanging="199"/>
    </w:pPr>
  </w:style>
  <w:style w:type="paragraph" w:customStyle="1" w:styleId="SubsubsectionHeading">
    <w:name w:val="Subsubsection Heading"/>
    <w:basedOn w:val="Text"/>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styleId="ListParagraph">
    <w:name w:val="List Paragraph"/>
    <w:basedOn w:val="Normal"/>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Normal"/>
    <w:qFormat/>
    <w:rsid w:val="00FA0270"/>
    <w:pPr>
      <w:spacing w:before="120" w:after="120"/>
      <w:jc w:val="center"/>
    </w:pPr>
    <w:rPr>
      <w:i/>
      <w:sz w:val="22"/>
    </w:rPr>
  </w:style>
  <w:style w:type="paragraph" w:customStyle="1" w:styleId="Text-Indent">
    <w:name w:val="Text-Indent"/>
    <w:basedOn w:val="Text"/>
    <w:qFormat/>
    <w:rsid w:val="00F13F95"/>
    <w:pPr>
      <w:ind w:firstLine="199"/>
    </w:pPr>
  </w:style>
  <w:style w:type="character" w:styleId="Hyperlink">
    <w:name w:val="Hyperlink"/>
    <w:uiPriority w:val="99"/>
    <w:unhideWhenUsed/>
    <w:rsid w:val="005A300A"/>
    <w:rPr>
      <w:color w:val="0000FF"/>
      <w:u w:val="single"/>
    </w:rPr>
  </w:style>
  <w:style w:type="paragraph" w:styleId="BalloonText">
    <w:name w:val="Balloon Text"/>
    <w:basedOn w:val="Normal"/>
    <w:link w:val="BalloonTextChar"/>
    <w:uiPriority w:val="99"/>
    <w:semiHidden/>
    <w:unhideWhenUsed/>
    <w:rsid w:val="00964916"/>
    <w:rPr>
      <w:rFonts w:ascii="Lucida Grande" w:hAnsi="Lucida Grande" w:cs="Lucida Grande"/>
      <w:sz w:val="18"/>
      <w:szCs w:val="18"/>
    </w:rPr>
  </w:style>
  <w:style w:type="character" w:customStyle="1" w:styleId="BalloonTextChar">
    <w:name w:val="Balloon Text Char"/>
    <w:link w:val="BalloonText"/>
    <w:uiPriority w:val="99"/>
    <w:semiHidden/>
    <w:rsid w:val="00964916"/>
    <w:rPr>
      <w:rFonts w:ascii="Lucida Grande" w:eastAsia="Times New Roman" w:hAnsi="Lucida Grande" w:cs="Lucida Grande"/>
      <w:sz w:val="18"/>
      <w:szCs w:val="18"/>
    </w:rPr>
  </w:style>
  <w:style w:type="paragraph" w:styleId="Caption">
    <w:name w:val="caption"/>
    <w:basedOn w:val="Normal"/>
    <w:next w:val="Normal"/>
    <w:uiPriority w:val="35"/>
    <w:unhideWhenUsed/>
    <w:qFormat/>
    <w:rsid w:val="00C471D5"/>
    <w:rPr>
      <w:b/>
      <w:bCs/>
    </w:rPr>
  </w:style>
  <w:style w:type="table" w:styleId="TableGrid">
    <w:name w:val="Table Grid"/>
    <w:basedOn w:val="TableNormal"/>
    <w:uiPriority w:val="59"/>
    <w:rsid w:val="00C471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A30BDE"/>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1">
    <w:name w:val="Light Shading Accent 1"/>
    <w:basedOn w:val="TableNormal"/>
    <w:uiPriority w:val="60"/>
    <w:rsid w:val="00A30BDE"/>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laceholderText">
    <w:name w:val="Placeholder Text"/>
    <w:basedOn w:val="DefaultParagraphFont"/>
    <w:uiPriority w:val="99"/>
    <w:semiHidden/>
    <w:rsid w:val="00A6786E"/>
    <w:rPr>
      <w:color w:val="808080"/>
    </w:rPr>
  </w:style>
  <w:style w:type="paragraph" w:styleId="Bibliography">
    <w:name w:val="Bibliography"/>
    <w:basedOn w:val="Normal"/>
    <w:next w:val="Normal"/>
    <w:uiPriority w:val="37"/>
    <w:unhideWhenUsed/>
    <w:rsid w:val="00923919"/>
    <w:pPr>
      <w:ind w:left="720" w:hanging="720"/>
    </w:pPr>
  </w:style>
  <w:style w:type="character" w:customStyle="1" w:styleId="Heading1Char">
    <w:name w:val="Heading 1 Char"/>
    <w:basedOn w:val="DefaultParagraphFont"/>
    <w:link w:val="Heading1"/>
    <w:uiPriority w:val="9"/>
    <w:rsid w:val="00E341AB"/>
    <w:rPr>
      <w:rFonts w:ascii="Times New Roman" w:eastAsia="Times New Roman" w:hAnsi="Times New Roman"/>
      <w:b/>
    </w:rPr>
  </w:style>
  <w:style w:type="character" w:customStyle="1" w:styleId="Heading2Char">
    <w:name w:val="Heading 2 Char"/>
    <w:basedOn w:val="DefaultParagraphFont"/>
    <w:link w:val="Heading2"/>
    <w:uiPriority w:val="9"/>
    <w:rsid w:val="00424664"/>
    <w:rPr>
      <w:rFonts w:ascii="Times New Roman" w:eastAsia="Times New Roman" w:hAnsi="Times New Roman"/>
      <w:b/>
      <w:sz w:val="22"/>
      <w:szCs w:val="22"/>
    </w:rPr>
  </w:style>
  <w:style w:type="character" w:styleId="FollowedHyperlink">
    <w:name w:val="FollowedHyperlink"/>
    <w:basedOn w:val="DefaultParagraphFont"/>
    <w:uiPriority w:val="99"/>
    <w:semiHidden/>
    <w:unhideWhenUsed/>
    <w:rsid w:val="00686AE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FA0"/>
    <w:pPr>
      <w:tabs>
        <w:tab w:val="left" w:pos="200"/>
      </w:tabs>
      <w:spacing w:line="240" w:lineRule="exact"/>
      <w:jc w:val="both"/>
    </w:pPr>
    <w:rPr>
      <w:rFonts w:ascii="Times New Roman" w:eastAsia="Times New Roman" w:hAnsi="Times New Roman"/>
      <w:sz w:val="20"/>
    </w:rPr>
  </w:style>
  <w:style w:type="paragraph" w:styleId="Heading1">
    <w:name w:val="heading 1"/>
    <w:basedOn w:val="SectionHeading"/>
    <w:next w:val="Normal"/>
    <w:link w:val="Heading1Char"/>
    <w:uiPriority w:val="9"/>
    <w:qFormat/>
    <w:rsid w:val="00E341AB"/>
    <w:pPr>
      <w:outlineLvl w:val="0"/>
    </w:pPr>
    <w:rPr>
      <w:sz w:val="24"/>
    </w:rPr>
  </w:style>
  <w:style w:type="paragraph" w:styleId="Heading2">
    <w:name w:val="heading 2"/>
    <w:basedOn w:val="Text"/>
    <w:next w:val="Normal"/>
    <w:link w:val="Heading2Char"/>
    <w:uiPriority w:val="9"/>
    <w:unhideWhenUsed/>
    <w:qFormat/>
    <w:rsid w:val="00424664"/>
    <w:pPr>
      <w:spacing w:before="240" w:after="60" w:line="260" w:lineRule="exact"/>
      <w:jc w:val="left"/>
      <w:outlineLvl w:val="1"/>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rsid w:val="00E041A8"/>
    <w:rPr>
      <w:rFonts w:ascii="Times New Roman" w:hAnsi="Times New Roman"/>
      <w:vertAlign w:val="superscript"/>
    </w:rPr>
  </w:style>
  <w:style w:type="character" w:styleId="FootnoteReference">
    <w:name w:val="footnote reference"/>
    <w:rsid w:val="00E041A8"/>
    <w:rPr>
      <w:rFonts w:ascii="Times New Roman" w:hAnsi="Times New Roman"/>
      <w:vertAlign w:val="superscript"/>
    </w:rPr>
  </w:style>
  <w:style w:type="paragraph" w:styleId="FootnoteText">
    <w:name w:val="footnote text"/>
    <w:basedOn w:val="Normal"/>
    <w:link w:val="FootnoteTextChar"/>
    <w:rsid w:val="00F13F95"/>
    <w:pPr>
      <w:spacing w:line="180" w:lineRule="exact"/>
    </w:pPr>
    <w:rPr>
      <w:sz w:val="16"/>
    </w:rPr>
  </w:style>
  <w:style w:type="character" w:customStyle="1" w:styleId="FootnoteTextChar">
    <w:name w:val="Footnote Text Char"/>
    <w:link w:val="FootnoteText"/>
    <w:rsid w:val="00F13F95"/>
    <w:rPr>
      <w:rFonts w:ascii="Times New Roman" w:eastAsia="Times New Roman" w:hAnsi="Times New Roman"/>
      <w:sz w:val="16"/>
    </w:rPr>
  </w:style>
  <w:style w:type="paragraph" w:customStyle="1" w:styleId="PaperTitle">
    <w:name w:val="Paper Title"/>
    <w:basedOn w:val="Normal"/>
    <w:rsid w:val="00F13F95"/>
    <w:pPr>
      <w:spacing w:line="480" w:lineRule="exact"/>
      <w:jc w:val="center"/>
    </w:pPr>
    <w:rPr>
      <w:b/>
      <w:sz w:val="32"/>
    </w:rPr>
  </w:style>
  <w:style w:type="paragraph" w:customStyle="1" w:styleId="SectionHeading">
    <w:name w:val="Section Heading"/>
    <w:basedOn w:val="Normal"/>
    <w:rsid w:val="00F13F95"/>
    <w:pPr>
      <w:keepNext/>
      <w:spacing w:before="360" w:after="120" w:line="300" w:lineRule="exact"/>
      <w:jc w:val="center"/>
    </w:pPr>
    <w:rPr>
      <w:b/>
    </w:rPr>
  </w:style>
  <w:style w:type="paragraph" w:customStyle="1" w:styleId="Text">
    <w:name w:val="Text"/>
    <w:basedOn w:val="Normal"/>
    <w:rsid w:val="00F13F95"/>
  </w:style>
  <w:style w:type="paragraph" w:customStyle="1" w:styleId="SubsectionHeading">
    <w:name w:val="Subsection Heading"/>
    <w:basedOn w:val="Normal"/>
    <w:rsid w:val="00175851"/>
    <w:pPr>
      <w:keepNext/>
      <w:spacing w:before="240" w:after="60" w:line="260" w:lineRule="exact"/>
    </w:pPr>
    <w:rPr>
      <w:b/>
      <w:sz w:val="22"/>
    </w:rPr>
  </w:style>
  <w:style w:type="paragraph" w:customStyle="1" w:styleId="AbstractText">
    <w:name w:val="Abstract Text"/>
    <w:basedOn w:val="Normal"/>
    <w:rsid w:val="00F13F95"/>
    <w:pPr>
      <w:spacing w:line="200" w:lineRule="exact"/>
      <w:ind w:left="199" w:right="199"/>
    </w:pPr>
    <w:rPr>
      <w:sz w:val="18"/>
    </w:rPr>
  </w:style>
  <w:style w:type="paragraph" w:customStyle="1" w:styleId="AuthorName">
    <w:name w:val="Author Name"/>
    <w:basedOn w:val="Normal"/>
    <w:rsid w:val="00F13F95"/>
    <w:pPr>
      <w:spacing w:before="240" w:line="300" w:lineRule="exact"/>
      <w:jc w:val="center"/>
    </w:pPr>
    <w:rPr>
      <w:b/>
    </w:rPr>
  </w:style>
  <w:style w:type="paragraph" w:customStyle="1" w:styleId="AffiliationandAddress">
    <w:name w:val="Affiliation and Address"/>
    <w:basedOn w:val="Normal"/>
    <w:rsid w:val="00F13F95"/>
    <w:pPr>
      <w:spacing w:before="60" w:line="200" w:lineRule="exact"/>
      <w:jc w:val="center"/>
    </w:pPr>
    <w:rPr>
      <w:sz w:val="18"/>
    </w:rPr>
  </w:style>
  <w:style w:type="paragraph" w:customStyle="1" w:styleId="Extract">
    <w:name w:val="Extract"/>
    <w:basedOn w:val="Normal"/>
    <w:next w:val="Normal"/>
    <w:rsid w:val="00F13F95"/>
    <w:pPr>
      <w:spacing w:before="120" w:line="220" w:lineRule="exact"/>
      <w:ind w:left="200" w:right="200"/>
    </w:pPr>
  </w:style>
  <w:style w:type="paragraph" w:customStyle="1" w:styleId="BulletedList">
    <w:name w:val="Bulleted List"/>
    <w:basedOn w:val="Normal"/>
    <w:next w:val="Normal"/>
    <w:rsid w:val="00F13F95"/>
    <w:pPr>
      <w:spacing w:before="40" w:after="40" w:line="220" w:lineRule="exact"/>
      <w:ind w:left="199" w:hanging="199"/>
    </w:pPr>
  </w:style>
  <w:style w:type="paragraph" w:customStyle="1" w:styleId="SubsubsectionHeading">
    <w:name w:val="Subsubsection Heading"/>
    <w:basedOn w:val="Text"/>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styleId="ListParagraph">
    <w:name w:val="List Paragraph"/>
    <w:basedOn w:val="Normal"/>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Normal"/>
    <w:qFormat/>
    <w:rsid w:val="00FA0270"/>
    <w:pPr>
      <w:spacing w:before="120" w:after="120"/>
      <w:jc w:val="center"/>
    </w:pPr>
    <w:rPr>
      <w:i/>
      <w:sz w:val="22"/>
    </w:rPr>
  </w:style>
  <w:style w:type="paragraph" w:customStyle="1" w:styleId="Text-Indent">
    <w:name w:val="Text-Indent"/>
    <w:basedOn w:val="Text"/>
    <w:qFormat/>
    <w:rsid w:val="00F13F95"/>
    <w:pPr>
      <w:ind w:firstLine="199"/>
    </w:pPr>
  </w:style>
  <w:style w:type="character" w:styleId="Hyperlink">
    <w:name w:val="Hyperlink"/>
    <w:uiPriority w:val="99"/>
    <w:unhideWhenUsed/>
    <w:rsid w:val="005A300A"/>
    <w:rPr>
      <w:color w:val="0000FF"/>
      <w:u w:val="single"/>
    </w:rPr>
  </w:style>
  <w:style w:type="paragraph" w:styleId="BalloonText">
    <w:name w:val="Balloon Text"/>
    <w:basedOn w:val="Normal"/>
    <w:link w:val="BalloonTextChar"/>
    <w:uiPriority w:val="99"/>
    <w:semiHidden/>
    <w:unhideWhenUsed/>
    <w:rsid w:val="00964916"/>
    <w:rPr>
      <w:rFonts w:ascii="Lucida Grande" w:hAnsi="Lucida Grande" w:cs="Lucida Grande"/>
      <w:sz w:val="18"/>
      <w:szCs w:val="18"/>
    </w:rPr>
  </w:style>
  <w:style w:type="character" w:customStyle="1" w:styleId="BalloonTextChar">
    <w:name w:val="Balloon Text Char"/>
    <w:link w:val="BalloonText"/>
    <w:uiPriority w:val="99"/>
    <w:semiHidden/>
    <w:rsid w:val="00964916"/>
    <w:rPr>
      <w:rFonts w:ascii="Lucida Grande" w:eastAsia="Times New Roman" w:hAnsi="Lucida Grande" w:cs="Lucida Grande"/>
      <w:sz w:val="18"/>
      <w:szCs w:val="18"/>
    </w:rPr>
  </w:style>
  <w:style w:type="paragraph" w:styleId="Caption">
    <w:name w:val="caption"/>
    <w:basedOn w:val="Normal"/>
    <w:next w:val="Normal"/>
    <w:uiPriority w:val="35"/>
    <w:unhideWhenUsed/>
    <w:qFormat/>
    <w:rsid w:val="00C471D5"/>
    <w:rPr>
      <w:b/>
      <w:bCs/>
    </w:rPr>
  </w:style>
  <w:style w:type="table" w:styleId="TableGrid">
    <w:name w:val="Table Grid"/>
    <w:basedOn w:val="TableNormal"/>
    <w:uiPriority w:val="59"/>
    <w:rsid w:val="00C471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A30BDE"/>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1">
    <w:name w:val="Light Shading Accent 1"/>
    <w:basedOn w:val="TableNormal"/>
    <w:uiPriority w:val="60"/>
    <w:rsid w:val="00A30BDE"/>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laceholderText">
    <w:name w:val="Placeholder Text"/>
    <w:basedOn w:val="DefaultParagraphFont"/>
    <w:uiPriority w:val="99"/>
    <w:semiHidden/>
    <w:rsid w:val="00A6786E"/>
    <w:rPr>
      <w:color w:val="808080"/>
    </w:rPr>
  </w:style>
  <w:style w:type="paragraph" w:styleId="Bibliography">
    <w:name w:val="Bibliography"/>
    <w:basedOn w:val="Normal"/>
    <w:next w:val="Normal"/>
    <w:uiPriority w:val="37"/>
    <w:unhideWhenUsed/>
    <w:rsid w:val="00923919"/>
    <w:pPr>
      <w:ind w:left="720" w:hanging="720"/>
    </w:pPr>
  </w:style>
  <w:style w:type="character" w:customStyle="1" w:styleId="Heading1Char">
    <w:name w:val="Heading 1 Char"/>
    <w:basedOn w:val="DefaultParagraphFont"/>
    <w:link w:val="Heading1"/>
    <w:uiPriority w:val="9"/>
    <w:rsid w:val="00E341AB"/>
    <w:rPr>
      <w:rFonts w:ascii="Times New Roman" w:eastAsia="Times New Roman" w:hAnsi="Times New Roman"/>
      <w:b/>
    </w:rPr>
  </w:style>
  <w:style w:type="character" w:customStyle="1" w:styleId="Heading2Char">
    <w:name w:val="Heading 2 Char"/>
    <w:basedOn w:val="DefaultParagraphFont"/>
    <w:link w:val="Heading2"/>
    <w:uiPriority w:val="9"/>
    <w:rsid w:val="00424664"/>
    <w:rPr>
      <w:rFonts w:ascii="Times New Roman" w:eastAsia="Times New Roman" w:hAnsi="Times New Roman"/>
      <w:b/>
      <w:sz w:val="22"/>
      <w:szCs w:val="22"/>
    </w:rPr>
  </w:style>
  <w:style w:type="character" w:styleId="FollowedHyperlink">
    <w:name w:val="FollowedHyperlink"/>
    <w:basedOn w:val="DefaultParagraphFont"/>
    <w:uiPriority w:val="99"/>
    <w:semiHidden/>
    <w:unhideWhenUsed/>
    <w:rsid w:val="00686AE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4629">
      <w:bodyDiv w:val="1"/>
      <w:marLeft w:val="0"/>
      <w:marRight w:val="0"/>
      <w:marTop w:val="0"/>
      <w:marBottom w:val="0"/>
      <w:divBdr>
        <w:top w:val="none" w:sz="0" w:space="0" w:color="auto"/>
        <w:left w:val="none" w:sz="0" w:space="0" w:color="auto"/>
        <w:bottom w:val="none" w:sz="0" w:space="0" w:color="auto"/>
        <w:right w:val="none" w:sz="0" w:space="0" w:color="auto"/>
      </w:divBdr>
    </w:div>
    <w:div w:id="86390414">
      <w:bodyDiv w:val="1"/>
      <w:marLeft w:val="0"/>
      <w:marRight w:val="0"/>
      <w:marTop w:val="0"/>
      <w:marBottom w:val="0"/>
      <w:divBdr>
        <w:top w:val="none" w:sz="0" w:space="0" w:color="auto"/>
        <w:left w:val="none" w:sz="0" w:space="0" w:color="auto"/>
        <w:bottom w:val="none" w:sz="0" w:space="0" w:color="auto"/>
        <w:right w:val="none" w:sz="0" w:space="0" w:color="auto"/>
      </w:divBdr>
    </w:div>
    <w:div w:id="106586936">
      <w:bodyDiv w:val="1"/>
      <w:marLeft w:val="0"/>
      <w:marRight w:val="0"/>
      <w:marTop w:val="0"/>
      <w:marBottom w:val="0"/>
      <w:divBdr>
        <w:top w:val="none" w:sz="0" w:space="0" w:color="auto"/>
        <w:left w:val="none" w:sz="0" w:space="0" w:color="auto"/>
        <w:bottom w:val="none" w:sz="0" w:space="0" w:color="auto"/>
        <w:right w:val="none" w:sz="0" w:space="0" w:color="auto"/>
      </w:divBdr>
    </w:div>
    <w:div w:id="170797768">
      <w:bodyDiv w:val="1"/>
      <w:marLeft w:val="0"/>
      <w:marRight w:val="0"/>
      <w:marTop w:val="0"/>
      <w:marBottom w:val="0"/>
      <w:divBdr>
        <w:top w:val="none" w:sz="0" w:space="0" w:color="auto"/>
        <w:left w:val="none" w:sz="0" w:space="0" w:color="auto"/>
        <w:bottom w:val="none" w:sz="0" w:space="0" w:color="auto"/>
        <w:right w:val="none" w:sz="0" w:space="0" w:color="auto"/>
      </w:divBdr>
    </w:div>
    <w:div w:id="195310550">
      <w:bodyDiv w:val="1"/>
      <w:marLeft w:val="0"/>
      <w:marRight w:val="0"/>
      <w:marTop w:val="0"/>
      <w:marBottom w:val="0"/>
      <w:divBdr>
        <w:top w:val="none" w:sz="0" w:space="0" w:color="auto"/>
        <w:left w:val="none" w:sz="0" w:space="0" w:color="auto"/>
        <w:bottom w:val="none" w:sz="0" w:space="0" w:color="auto"/>
        <w:right w:val="none" w:sz="0" w:space="0" w:color="auto"/>
      </w:divBdr>
    </w:div>
    <w:div w:id="379793001">
      <w:bodyDiv w:val="1"/>
      <w:marLeft w:val="0"/>
      <w:marRight w:val="0"/>
      <w:marTop w:val="0"/>
      <w:marBottom w:val="0"/>
      <w:divBdr>
        <w:top w:val="none" w:sz="0" w:space="0" w:color="auto"/>
        <w:left w:val="none" w:sz="0" w:space="0" w:color="auto"/>
        <w:bottom w:val="none" w:sz="0" w:space="0" w:color="auto"/>
        <w:right w:val="none" w:sz="0" w:space="0" w:color="auto"/>
      </w:divBdr>
    </w:div>
    <w:div w:id="416829478">
      <w:bodyDiv w:val="1"/>
      <w:marLeft w:val="0"/>
      <w:marRight w:val="0"/>
      <w:marTop w:val="0"/>
      <w:marBottom w:val="0"/>
      <w:divBdr>
        <w:top w:val="none" w:sz="0" w:space="0" w:color="auto"/>
        <w:left w:val="none" w:sz="0" w:space="0" w:color="auto"/>
        <w:bottom w:val="none" w:sz="0" w:space="0" w:color="auto"/>
        <w:right w:val="none" w:sz="0" w:space="0" w:color="auto"/>
      </w:divBdr>
    </w:div>
    <w:div w:id="432559737">
      <w:bodyDiv w:val="1"/>
      <w:marLeft w:val="0"/>
      <w:marRight w:val="0"/>
      <w:marTop w:val="0"/>
      <w:marBottom w:val="0"/>
      <w:divBdr>
        <w:top w:val="none" w:sz="0" w:space="0" w:color="auto"/>
        <w:left w:val="none" w:sz="0" w:space="0" w:color="auto"/>
        <w:bottom w:val="none" w:sz="0" w:space="0" w:color="auto"/>
        <w:right w:val="none" w:sz="0" w:space="0" w:color="auto"/>
      </w:divBdr>
    </w:div>
    <w:div w:id="503979594">
      <w:bodyDiv w:val="1"/>
      <w:marLeft w:val="0"/>
      <w:marRight w:val="0"/>
      <w:marTop w:val="0"/>
      <w:marBottom w:val="0"/>
      <w:divBdr>
        <w:top w:val="none" w:sz="0" w:space="0" w:color="auto"/>
        <w:left w:val="none" w:sz="0" w:space="0" w:color="auto"/>
        <w:bottom w:val="none" w:sz="0" w:space="0" w:color="auto"/>
        <w:right w:val="none" w:sz="0" w:space="0" w:color="auto"/>
      </w:divBdr>
    </w:div>
    <w:div w:id="530994137">
      <w:bodyDiv w:val="1"/>
      <w:marLeft w:val="0"/>
      <w:marRight w:val="0"/>
      <w:marTop w:val="0"/>
      <w:marBottom w:val="0"/>
      <w:divBdr>
        <w:top w:val="none" w:sz="0" w:space="0" w:color="auto"/>
        <w:left w:val="none" w:sz="0" w:space="0" w:color="auto"/>
        <w:bottom w:val="none" w:sz="0" w:space="0" w:color="auto"/>
        <w:right w:val="none" w:sz="0" w:space="0" w:color="auto"/>
      </w:divBdr>
    </w:div>
    <w:div w:id="544486079">
      <w:bodyDiv w:val="1"/>
      <w:marLeft w:val="0"/>
      <w:marRight w:val="0"/>
      <w:marTop w:val="0"/>
      <w:marBottom w:val="0"/>
      <w:divBdr>
        <w:top w:val="none" w:sz="0" w:space="0" w:color="auto"/>
        <w:left w:val="none" w:sz="0" w:space="0" w:color="auto"/>
        <w:bottom w:val="none" w:sz="0" w:space="0" w:color="auto"/>
        <w:right w:val="none" w:sz="0" w:space="0" w:color="auto"/>
      </w:divBdr>
    </w:div>
    <w:div w:id="552741102">
      <w:bodyDiv w:val="1"/>
      <w:marLeft w:val="0"/>
      <w:marRight w:val="0"/>
      <w:marTop w:val="0"/>
      <w:marBottom w:val="0"/>
      <w:divBdr>
        <w:top w:val="none" w:sz="0" w:space="0" w:color="auto"/>
        <w:left w:val="none" w:sz="0" w:space="0" w:color="auto"/>
        <w:bottom w:val="none" w:sz="0" w:space="0" w:color="auto"/>
        <w:right w:val="none" w:sz="0" w:space="0" w:color="auto"/>
      </w:divBdr>
    </w:div>
    <w:div w:id="559026675">
      <w:bodyDiv w:val="1"/>
      <w:marLeft w:val="0"/>
      <w:marRight w:val="0"/>
      <w:marTop w:val="0"/>
      <w:marBottom w:val="0"/>
      <w:divBdr>
        <w:top w:val="none" w:sz="0" w:space="0" w:color="auto"/>
        <w:left w:val="none" w:sz="0" w:space="0" w:color="auto"/>
        <w:bottom w:val="none" w:sz="0" w:space="0" w:color="auto"/>
        <w:right w:val="none" w:sz="0" w:space="0" w:color="auto"/>
      </w:divBdr>
    </w:div>
    <w:div w:id="638650728">
      <w:bodyDiv w:val="1"/>
      <w:marLeft w:val="0"/>
      <w:marRight w:val="0"/>
      <w:marTop w:val="0"/>
      <w:marBottom w:val="0"/>
      <w:divBdr>
        <w:top w:val="none" w:sz="0" w:space="0" w:color="auto"/>
        <w:left w:val="none" w:sz="0" w:space="0" w:color="auto"/>
        <w:bottom w:val="none" w:sz="0" w:space="0" w:color="auto"/>
        <w:right w:val="none" w:sz="0" w:space="0" w:color="auto"/>
      </w:divBdr>
    </w:div>
    <w:div w:id="714087509">
      <w:bodyDiv w:val="1"/>
      <w:marLeft w:val="0"/>
      <w:marRight w:val="0"/>
      <w:marTop w:val="0"/>
      <w:marBottom w:val="0"/>
      <w:divBdr>
        <w:top w:val="none" w:sz="0" w:space="0" w:color="auto"/>
        <w:left w:val="none" w:sz="0" w:space="0" w:color="auto"/>
        <w:bottom w:val="none" w:sz="0" w:space="0" w:color="auto"/>
        <w:right w:val="none" w:sz="0" w:space="0" w:color="auto"/>
      </w:divBdr>
    </w:div>
    <w:div w:id="756639213">
      <w:bodyDiv w:val="1"/>
      <w:marLeft w:val="0"/>
      <w:marRight w:val="0"/>
      <w:marTop w:val="0"/>
      <w:marBottom w:val="0"/>
      <w:divBdr>
        <w:top w:val="none" w:sz="0" w:space="0" w:color="auto"/>
        <w:left w:val="none" w:sz="0" w:space="0" w:color="auto"/>
        <w:bottom w:val="none" w:sz="0" w:space="0" w:color="auto"/>
        <w:right w:val="none" w:sz="0" w:space="0" w:color="auto"/>
      </w:divBdr>
    </w:div>
    <w:div w:id="767237682">
      <w:bodyDiv w:val="1"/>
      <w:marLeft w:val="0"/>
      <w:marRight w:val="0"/>
      <w:marTop w:val="0"/>
      <w:marBottom w:val="0"/>
      <w:divBdr>
        <w:top w:val="none" w:sz="0" w:space="0" w:color="auto"/>
        <w:left w:val="none" w:sz="0" w:space="0" w:color="auto"/>
        <w:bottom w:val="none" w:sz="0" w:space="0" w:color="auto"/>
        <w:right w:val="none" w:sz="0" w:space="0" w:color="auto"/>
      </w:divBdr>
    </w:div>
    <w:div w:id="771704770">
      <w:bodyDiv w:val="1"/>
      <w:marLeft w:val="0"/>
      <w:marRight w:val="0"/>
      <w:marTop w:val="0"/>
      <w:marBottom w:val="0"/>
      <w:divBdr>
        <w:top w:val="none" w:sz="0" w:space="0" w:color="auto"/>
        <w:left w:val="none" w:sz="0" w:space="0" w:color="auto"/>
        <w:bottom w:val="none" w:sz="0" w:space="0" w:color="auto"/>
        <w:right w:val="none" w:sz="0" w:space="0" w:color="auto"/>
      </w:divBdr>
    </w:div>
    <w:div w:id="872350892">
      <w:bodyDiv w:val="1"/>
      <w:marLeft w:val="0"/>
      <w:marRight w:val="0"/>
      <w:marTop w:val="0"/>
      <w:marBottom w:val="0"/>
      <w:divBdr>
        <w:top w:val="none" w:sz="0" w:space="0" w:color="auto"/>
        <w:left w:val="none" w:sz="0" w:space="0" w:color="auto"/>
        <w:bottom w:val="none" w:sz="0" w:space="0" w:color="auto"/>
        <w:right w:val="none" w:sz="0" w:space="0" w:color="auto"/>
      </w:divBdr>
    </w:div>
    <w:div w:id="872690803">
      <w:bodyDiv w:val="1"/>
      <w:marLeft w:val="0"/>
      <w:marRight w:val="0"/>
      <w:marTop w:val="0"/>
      <w:marBottom w:val="0"/>
      <w:divBdr>
        <w:top w:val="none" w:sz="0" w:space="0" w:color="auto"/>
        <w:left w:val="none" w:sz="0" w:space="0" w:color="auto"/>
        <w:bottom w:val="none" w:sz="0" w:space="0" w:color="auto"/>
        <w:right w:val="none" w:sz="0" w:space="0" w:color="auto"/>
      </w:divBdr>
    </w:div>
    <w:div w:id="874007290">
      <w:bodyDiv w:val="1"/>
      <w:marLeft w:val="0"/>
      <w:marRight w:val="0"/>
      <w:marTop w:val="0"/>
      <w:marBottom w:val="0"/>
      <w:divBdr>
        <w:top w:val="none" w:sz="0" w:space="0" w:color="auto"/>
        <w:left w:val="none" w:sz="0" w:space="0" w:color="auto"/>
        <w:bottom w:val="none" w:sz="0" w:space="0" w:color="auto"/>
        <w:right w:val="none" w:sz="0" w:space="0" w:color="auto"/>
      </w:divBdr>
    </w:div>
    <w:div w:id="900754781">
      <w:bodyDiv w:val="1"/>
      <w:marLeft w:val="0"/>
      <w:marRight w:val="0"/>
      <w:marTop w:val="0"/>
      <w:marBottom w:val="0"/>
      <w:divBdr>
        <w:top w:val="none" w:sz="0" w:space="0" w:color="auto"/>
        <w:left w:val="none" w:sz="0" w:space="0" w:color="auto"/>
        <w:bottom w:val="none" w:sz="0" w:space="0" w:color="auto"/>
        <w:right w:val="none" w:sz="0" w:space="0" w:color="auto"/>
      </w:divBdr>
    </w:div>
    <w:div w:id="974721677">
      <w:bodyDiv w:val="1"/>
      <w:marLeft w:val="0"/>
      <w:marRight w:val="0"/>
      <w:marTop w:val="0"/>
      <w:marBottom w:val="0"/>
      <w:divBdr>
        <w:top w:val="none" w:sz="0" w:space="0" w:color="auto"/>
        <w:left w:val="none" w:sz="0" w:space="0" w:color="auto"/>
        <w:bottom w:val="none" w:sz="0" w:space="0" w:color="auto"/>
        <w:right w:val="none" w:sz="0" w:space="0" w:color="auto"/>
      </w:divBdr>
    </w:div>
    <w:div w:id="985931708">
      <w:bodyDiv w:val="1"/>
      <w:marLeft w:val="0"/>
      <w:marRight w:val="0"/>
      <w:marTop w:val="0"/>
      <w:marBottom w:val="0"/>
      <w:divBdr>
        <w:top w:val="none" w:sz="0" w:space="0" w:color="auto"/>
        <w:left w:val="none" w:sz="0" w:space="0" w:color="auto"/>
        <w:bottom w:val="none" w:sz="0" w:space="0" w:color="auto"/>
        <w:right w:val="none" w:sz="0" w:space="0" w:color="auto"/>
      </w:divBdr>
    </w:div>
    <w:div w:id="1006244706">
      <w:bodyDiv w:val="1"/>
      <w:marLeft w:val="0"/>
      <w:marRight w:val="0"/>
      <w:marTop w:val="0"/>
      <w:marBottom w:val="0"/>
      <w:divBdr>
        <w:top w:val="none" w:sz="0" w:space="0" w:color="auto"/>
        <w:left w:val="none" w:sz="0" w:space="0" w:color="auto"/>
        <w:bottom w:val="none" w:sz="0" w:space="0" w:color="auto"/>
        <w:right w:val="none" w:sz="0" w:space="0" w:color="auto"/>
      </w:divBdr>
    </w:div>
    <w:div w:id="1028681169">
      <w:bodyDiv w:val="1"/>
      <w:marLeft w:val="0"/>
      <w:marRight w:val="0"/>
      <w:marTop w:val="0"/>
      <w:marBottom w:val="0"/>
      <w:divBdr>
        <w:top w:val="none" w:sz="0" w:space="0" w:color="auto"/>
        <w:left w:val="none" w:sz="0" w:space="0" w:color="auto"/>
        <w:bottom w:val="none" w:sz="0" w:space="0" w:color="auto"/>
        <w:right w:val="none" w:sz="0" w:space="0" w:color="auto"/>
      </w:divBdr>
    </w:div>
    <w:div w:id="1108620196">
      <w:bodyDiv w:val="1"/>
      <w:marLeft w:val="0"/>
      <w:marRight w:val="0"/>
      <w:marTop w:val="0"/>
      <w:marBottom w:val="0"/>
      <w:divBdr>
        <w:top w:val="none" w:sz="0" w:space="0" w:color="auto"/>
        <w:left w:val="none" w:sz="0" w:space="0" w:color="auto"/>
        <w:bottom w:val="none" w:sz="0" w:space="0" w:color="auto"/>
        <w:right w:val="none" w:sz="0" w:space="0" w:color="auto"/>
      </w:divBdr>
      <w:divsChild>
        <w:div w:id="929387748">
          <w:marLeft w:val="1008"/>
          <w:marRight w:val="0"/>
          <w:marTop w:val="101"/>
          <w:marBottom w:val="0"/>
          <w:divBdr>
            <w:top w:val="none" w:sz="0" w:space="0" w:color="auto"/>
            <w:left w:val="none" w:sz="0" w:space="0" w:color="auto"/>
            <w:bottom w:val="none" w:sz="0" w:space="0" w:color="auto"/>
            <w:right w:val="none" w:sz="0" w:space="0" w:color="auto"/>
          </w:divBdr>
        </w:div>
      </w:divsChild>
    </w:div>
    <w:div w:id="1128669578">
      <w:bodyDiv w:val="1"/>
      <w:marLeft w:val="0"/>
      <w:marRight w:val="0"/>
      <w:marTop w:val="0"/>
      <w:marBottom w:val="0"/>
      <w:divBdr>
        <w:top w:val="none" w:sz="0" w:space="0" w:color="auto"/>
        <w:left w:val="none" w:sz="0" w:space="0" w:color="auto"/>
        <w:bottom w:val="none" w:sz="0" w:space="0" w:color="auto"/>
        <w:right w:val="none" w:sz="0" w:space="0" w:color="auto"/>
      </w:divBdr>
    </w:div>
    <w:div w:id="1172993354">
      <w:bodyDiv w:val="1"/>
      <w:marLeft w:val="0"/>
      <w:marRight w:val="0"/>
      <w:marTop w:val="0"/>
      <w:marBottom w:val="0"/>
      <w:divBdr>
        <w:top w:val="none" w:sz="0" w:space="0" w:color="auto"/>
        <w:left w:val="none" w:sz="0" w:space="0" w:color="auto"/>
        <w:bottom w:val="none" w:sz="0" w:space="0" w:color="auto"/>
        <w:right w:val="none" w:sz="0" w:space="0" w:color="auto"/>
      </w:divBdr>
    </w:div>
    <w:div w:id="1283733521">
      <w:bodyDiv w:val="1"/>
      <w:marLeft w:val="0"/>
      <w:marRight w:val="0"/>
      <w:marTop w:val="0"/>
      <w:marBottom w:val="0"/>
      <w:divBdr>
        <w:top w:val="none" w:sz="0" w:space="0" w:color="auto"/>
        <w:left w:val="none" w:sz="0" w:space="0" w:color="auto"/>
        <w:bottom w:val="none" w:sz="0" w:space="0" w:color="auto"/>
        <w:right w:val="none" w:sz="0" w:space="0" w:color="auto"/>
      </w:divBdr>
    </w:div>
    <w:div w:id="1371032783">
      <w:bodyDiv w:val="1"/>
      <w:marLeft w:val="0"/>
      <w:marRight w:val="0"/>
      <w:marTop w:val="0"/>
      <w:marBottom w:val="0"/>
      <w:divBdr>
        <w:top w:val="none" w:sz="0" w:space="0" w:color="auto"/>
        <w:left w:val="none" w:sz="0" w:space="0" w:color="auto"/>
        <w:bottom w:val="none" w:sz="0" w:space="0" w:color="auto"/>
        <w:right w:val="none" w:sz="0" w:space="0" w:color="auto"/>
      </w:divBdr>
    </w:div>
    <w:div w:id="1376466609">
      <w:bodyDiv w:val="1"/>
      <w:marLeft w:val="0"/>
      <w:marRight w:val="0"/>
      <w:marTop w:val="0"/>
      <w:marBottom w:val="0"/>
      <w:divBdr>
        <w:top w:val="none" w:sz="0" w:space="0" w:color="auto"/>
        <w:left w:val="none" w:sz="0" w:space="0" w:color="auto"/>
        <w:bottom w:val="none" w:sz="0" w:space="0" w:color="auto"/>
        <w:right w:val="none" w:sz="0" w:space="0" w:color="auto"/>
      </w:divBdr>
    </w:div>
    <w:div w:id="1398670107">
      <w:bodyDiv w:val="1"/>
      <w:marLeft w:val="0"/>
      <w:marRight w:val="0"/>
      <w:marTop w:val="0"/>
      <w:marBottom w:val="0"/>
      <w:divBdr>
        <w:top w:val="none" w:sz="0" w:space="0" w:color="auto"/>
        <w:left w:val="none" w:sz="0" w:space="0" w:color="auto"/>
        <w:bottom w:val="none" w:sz="0" w:space="0" w:color="auto"/>
        <w:right w:val="none" w:sz="0" w:space="0" w:color="auto"/>
      </w:divBdr>
    </w:div>
    <w:div w:id="1399592319">
      <w:bodyDiv w:val="1"/>
      <w:marLeft w:val="0"/>
      <w:marRight w:val="0"/>
      <w:marTop w:val="0"/>
      <w:marBottom w:val="0"/>
      <w:divBdr>
        <w:top w:val="none" w:sz="0" w:space="0" w:color="auto"/>
        <w:left w:val="none" w:sz="0" w:space="0" w:color="auto"/>
        <w:bottom w:val="none" w:sz="0" w:space="0" w:color="auto"/>
        <w:right w:val="none" w:sz="0" w:space="0" w:color="auto"/>
      </w:divBdr>
    </w:div>
    <w:div w:id="1611233983">
      <w:bodyDiv w:val="1"/>
      <w:marLeft w:val="0"/>
      <w:marRight w:val="0"/>
      <w:marTop w:val="0"/>
      <w:marBottom w:val="0"/>
      <w:divBdr>
        <w:top w:val="none" w:sz="0" w:space="0" w:color="auto"/>
        <w:left w:val="none" w:sz="0" w:space="0" w:color="auto"/>
        <w:bottom w:val="none" w:sz="0" w:space="0" w:color="auto"/>
        <w:right w:val="none" w:sz="0" w:space="0" w:color="auto"/>
      </w:divBdr>
    </w:div>
    <w:div w:id="1631862017">
      <w:bodyDiv w:val="1"/>
      <w:marLeft w:val="0"/>
      <w:marRight w:val="0"/>
      <w:marTop w:val="0"/>
      <w:marBottom w:val="0"/>
      <w:divBdr>
        <w:top w:val="none" w:sz="0" w:space="0" w:color="auto"/>
        <w:left w:val="none" w:sz="0" w:space="0" w:color="auto"/>
        <w:bottom w:val="none" w:sz="0" w:space="0" w:color="auto"/>
        <w:right w:val="none" w:sz="0" w:space="0" w:color="auto"/>
      </w:divBdr>
    </w:div>
    <w:div w:id="1871799772">
      <w:bodyDiv w:val="1"/>
      <w:marLeft w:val="0"/>
      <w:marRight w:val="0"/>
      <w:marTop w:val="0"/>
      <w:marBottom w:val="0"/>
      <w:divBdr>
        <w:top w:val="none" w:sz="0" w:space="0" w:color="auto"/>
        <w:left w:val="none" w:sz="0" w:space="0" w:color="auto"/>
        <w:bottom w:val="none" w:sz="0" w:space="0" w:color="auto"/>
        <w:right w:val="none" w:sz="0" w:space="0" w:color="auto"/>
      </w:divBdr>
    </w:div>
    <w:div w:id="1874809348">
      <w:bodyDiv w:val="1"/>
      <w:marLeft w:val="0"/>
      <w:marRight w:val="0"/>
      <w:marTop w:val="0"/>
      <w:marBottom w:val="0"/>
      <w:divBdr>
        <w:top w:val="none" w:sz="0" w:space="0" w:color="auto"/>
        <w:left w:val="none" w:sz="0" w:space="0" w:color="auto"/>
        <w:bottom w:val="none" w:sz="0" w:space="0" w:color="auto"/>
        <w:right w:val="none" w:sz="0" w:space="0" w:color="auto"/>
      </w:divBdr>
    </w:div>
    <w:div w:id="1971401403">
      <w:bodyDiv w:val="1"/>
      <w:marLeft w:val="0"/>
      <w:marRight w:val="0"/>
      <w:marTop w:val="0"/>
      <w:marBottom w:val="0"/>
      <w:divBdr>
        <w:top w:val="none" w:sz="0" w:space="0" w:color="auto"/>
        <w:left w:val="none" w:sz="0" w:space="0" w:color="auto"/>
        <w:bottom w:val="none" w:sz="0" w:space="0" w:color="auto"/>
        <w:right w:val="none" w:sz="0" w:space="0" w:color="auto"/>
      </w:divBdr>
    </w:div>
    <w:div w:id="19763699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tateofthemedia.org/print-chapter/?print_id=1155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dd-css.com" TargetMode="External"/><Relationship Id="rId2" Type="http://schemas.openxmlformats.org/officeDocument/2006/relationships/hyperlink" Target="https://www.tbmm.gov.tr/develop/owa/milletvekillerimiz_sd.dagilim" TargetMode="External"/><Relationship Id="rId1" Type="http://schemas.openxmlformats.org/officeDocument/2006/relationships/hyperlink" Target="http://www.medyatava.com/tiraj" TargetMode="External"/><Relationship Id="rId4" Type="http://schemas.openxmlformats.org/officeDocument/2006/relationships/hyperlink" Target="http://www.mli.gmu.edu/toz/readersh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6033397-018F-4EAF-B76D-48E7F9338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Pages>
  <Words>11466</Words>
  <Characters>6535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AAAI Proceedings Template</vt:lpstr>
    </vt:vector>
  </TitlesOfParts>
  <Company>The Live Oak Press</Company>
  <LinksUpToDate>false</LinksUpToDate>
  <CharactersWithSpaces>76670</CharactersWithSpaces>
  <SharedDoc>false</SharedDoc>
  <HLinks>
    <vt:vector size="30" baseType="variant">
      <vt:variant>
        <vt:i4>7536726</vt:i4>
      </vt:variant>
      <vt:variant>
        <vt:i4>3</vt:i4>
      </vt:variant>
      <vt:variant>
        <vt:i4>0</vt:i4>
      </vt:variant>
      <vt:variant>
        <vt:i4>5</vt:i4>
      </vt:variant>
      <vt:variant>
        <vt:lpwstr>http://stateofthemedia.org/print-chapter/?print_id=11554</vt:lpwstr>
      </vt:variant>
      <vt:variant>
        <vt:lpwstr/>
      </vt:variant>
      <vt:variant>
        <vt:i4>589840</vt:i4>
      </vt:variant>
      <vt:variant>
        <vt:i4>-1</vt:i4>
      </vt:variant>
      <vt:variant>
        <vt:i4>1032</vt:i4>
      </vt:variant>
      <vt:variant>
        <vt:i4>1</vt:i4>
      </vt:variant>
      <vt:variant>
        <vt:lpwstr>clusters</vt:lpwstr>
      </vt:variant>
      <vt:variant>
        <vt:lpwstr/>
      </vt:variant>
      <vt:variant>
        <vt:i4>5636126</vt:i4>
      </vt:variant>
      <vt:variant>
        <vt:i4>-1</vt:i4>
      </vt:variant>
      <vt:variant>
        <vt:i4>1033</vt:i4>
      </vt:variant>
      <vt:variant>
        <vt:i4>1</vt:i4>
      </vt:variant>
      <vt:variant>
        <vt:lpwstr>MDS2</vt:lpwstr>
      </vt:variant>
      <vt:variant>
        <vt:lpwstr/>
      </vt:variant>
      <vt:variant>
        <vt:i4>262261</vt:i4>
      </vt:variant>
      <vt:variant>
        <vt:i4>-1</vt:i4>
      </vt:variant>
      <vt:variant>
        <vt:i4>1035</vt:i4>
      </vt:variant>
      <vt:variant>
        <vt:i4>1</vt:i4>
      </vt:variant>
      <vt:variant>
        <vt:lpwstr>rates</vt:lpwstr>
      </vt:variant>
      <vt:variant>
        <vt:lpwstr/>
      </vt:variant>
      <vt:variant>
        <vt:i4>7602274</vt:i4>
      </vt:variant>
      <vt:variant>
        <vt:i4>-1</vt:i4>
      </vt:variant>
      <vt:variant>
        <vt:i4>1036</vt:i4>
      </vt:variant>
      <vt:variant>
        <vt:i4>1</vt:i4>
      </vt:variant>
      <vt:variant>
        <vt:lpwstr>followercoun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lastModifiedBy>Talha Oz</cp:lastModifiedBy>
  <cp:revision>18</cp:revision>
  <cp:lastPrinted>2015-07-29T00:56:00Z</cp:lastPrinted>
  <dcterms:created xsi:type="dcterms:W3CDTF">2015-07-25T16:55:00Z</dcterms:created>
  <dcterms:modified xsi:type="dcterms:W3CDTF">2015-07-29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SgMPJaqy"/&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